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Prints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r w:rsidRPr="0000107B">
        <w:rPr>
          <w:rFonts w:ascii="Book Antiqua" w:hAnsi="Book Antiqua"/>
          <w:b/>
          <w:i/>
          <w:sz w:val="28"/>
          <w:lang w:val="en-US"/>
        </w:rPr>
        <w:lastRenderedPageBreak/>
        <w:t>Lista de Acrónimos</w:t>
      </w:r>
      <w:bookmarkEnd w:id="0"/>
      <w:bookmarkEnd w:id="1"/>
      <w:bookmarkEnd w:id="2"/>
      <w:commentRangeEnd w:id="3"/>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t>Algoritmo Genético</w:t>
      </w:r>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Histogram Of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Emerland</w:t>
      </w:r>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Region Of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941FA30" w14:textId="77777777" w:rsidR="009A30F9"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586138" w:history="1">
        <w:r w:rsidR="009A30F9" w:rsidRPr="00C16D01">
          <w:rPr>
            <w:rStyle w:val="Hipervnculo"/>
          </w:rPr>
          <w:t>1.</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ntroducción</w:t>
        </w:r>
        <w:r w:rsidR="009A30F9">
          <w:rPr>
            <w:webHidden/>
          </w:rPr>
          <w:tab/>
        </w:r>
        <w:r w:rsidR="009A30F9">
          <w:rPr>
            <w:webHidden/>
          </w:rPr>
          <w:fldChar w:fldCharType="begin"/>
        </w:r>
        <w:r w:rsidR="009A30F9">
          <w:rPr>
            <w:webHidden/>
          </w:rPr>
          <w:instrText xml:space="preserve"> PAGEREF _Toc484586138 \h </w:instrText>
        </w:r>
        <w:r w:rsidR="009A30F9">
          <w:rPr>
            <w:webHidden/>
          </w:rPr>
        </w:r>
        <w:r w:rsidR="009A30F9">
          <w:rPr>
            <w:webHidden/>
          </w:rPr>
          <w:fldChar w:fldCharType="separate"/>
        </w:r>
        <w:r w:rsidR="009A30F9">
          <w:rPr>
            <w:webHidden/>
          </w:rPr>
          <w:t>1</w:t>
        </w:r>
        <w:r w:rsidR="009A30F9">
          <w:rPr>
            <w:webHidden/>
          </w:rPr>
          <w:fldChar w:fldCharType="end"/>
        </w:r>
      </w:hyperlink>
    </w:p>
    <w:p w14:paraId="3327DC9A"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39" w:history="1">
        <w:r w:rsidR="009A30F9" w:rsidRPr="00C16D01">
          <w:rPr>
            <w:rStyle w:val="Hipervnculo"/>
          </w:rPr>
          <w:t>1.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otivación</w:t>
        </w:r>
        <w:r w:rsidR="009A30F9">
          <w:rPr>
            <w:webHidden/>
          </w:rPr>
          <w:tab/>
        </w:r>
        <w:r w:rsidR="009A30F9">
          <w:rPr>
            <w:webHidden/>
          </w:rPr>
          <w:fldChar w:fldCharType="begin"/>
        </w:r>
        <w:r w:rsidR="009A30F9">
          <w:rPr>
            <w:webHidden/>
          </w:rPr>
          <w:instrText xml:space="preserve"> PAGEREF _Toc484586139 \h </w:instrText>
        </w:r>
        <w:r w:rsidR="009A30F9">
          <w:rPr>
            <w:webHidden/>
          </w:rPr>
        </w:r>
        <w:r w:rsidR="009A30F9">
          <w:rPr>
            <w:webHidden/>
          </w:rPr>
          <w:fldChar w:fldCharType="separate"/>
        </w:r>
        <w:r w:rsidR="009A30F9">
          <w:rPr>
            <w:webHidden/>
          </w:rPr>
          <w:t>1</w:t>
        </w:r>
        <w:r w:rsidR="009A30F9">
          <w:rPr>
            <w:webHidden/>
          </w:rPr>
          <w:fldChar w:fldCharType="end"/>
        </w:r>
      </w:hyperlink>
    </w:p>
    <w:p w14:paraId="1B46DFA2"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0" w:history="1">
        <w:r w:rsidR="009A30F9" w:rsidRPr="00C16D01">
          <w:rPr>
            <w:rStyle w:val="Hipervnculo"/>
          </w:rPr>
          <w:t>1.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Objetivos</w:t>
        </w:r>
        <w:r w:rsidR="009A30F9">
          <w:rPr>
            <w:webHidden/>
          </w:rPr>
          <w:tab/>
        </w:r>
        <w:r w:rsidR="009A30F9">
          <w:rPr>
            <w:webHidden/>
          </w:rPr>
          <w:fldChar w:fldCharType="begin"/>
        </w:r>
        <w:r w:rsidR="009A30F9">
          <w:rPr>
            <w:webHidden/>
          </w:rPr>
          <w:instrText xml:space="preserve"> PAGEREF _Toc484586140 \h </w:instrText>
        </w:r>
        <w:r w:rsidR="009A30F9">
          <w:rPr>
            <w:webHidden/>
          </w:rPr>
        </w:r>
        <w:r w:rsidR="009A30F9">
          <w:rPr>
            <w:webHidden/>
          </w:rPr>
          <w:fldChar w:fldCharType="separate"/>
        </w:r>
        <w:r w:rsidR="009A30F9">
          <w:rPr>
            <w:webHidden/>
          </w:rPr>
          <w:t>5</w:t>
        </w:r>
        <w:r w:rsidR="009A30F9">
          <w:rPr>
            <w:webHidden/>
          </w:rPr>
          <w:fldChar w:fldCharType="end"/>
        </w:r>
      </w:hyperlink>
    </w:p>
    <w:p w14:paraId="08FDFB9C"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1" w:history="1">
        <w:r w:rsidR="009A30F9" w:rsidRPr="00C16D01">
          <w:rPr>
            <w:rStyle w:val="Hipervnculo"/>
          </w:rPr>
          <w:t>1.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lan de Trabajo</w:t>
        </w:r>
        <w:r w:rsidR="009A30F9">
          <w:rPr>
            <w:webHidden/>
          </w:rPr>
          <w:tab/>
        </w:r>
        <w:r w:rsidR="009A30F9">
          <w:rPr>
            <w:webHidden/>
          </w:rPr>
          <w:fldChar w:fldCharType="begin"/>
        </w:r>
        <w:r w:rsidR="009A30F9">
          <w:rPr>
            <w:webHidden/>
          </w:rPr>
          <w:instrText xml:space="preserve"> PAGEREF _Toc484586141 \h </w:instrText>
        </w:r>
        <w:r w:rsidR="009A30F9">
          <w:rPr>
            <w:webHidden/>
          </w:rPr>
        </w:r>
        <w:r w:rsidR="009A30F9">
          <w:rPr>
            <w:webHidden/>
          </w:rPr>
          <w:fldChar w:fldCharType="separate"/>
        </w:r>
        <w:r w:rsidR="009A30F9">
          <w:rPr>
            <w:webHidden/>
          </w:rPr>
          <w:t>6</w:t>
        </w:r>
        <w:r w:rsidR="009A30F9">
          <w:rPr>
            <w:webHidden/>
          </w:rPr>
          <w:fldChar w:fldCharType="end"/>
        </w:r>
      </w:hyperlink>
    </w:p>
    <w:p w14:paraId="12AA342A"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2" w:history="1">
        <w:r w:rsidR="009A30F9" w:rsidRPr="00C16D01">
          <w:rPr>
            <w:rStyle w:val="Hipervnculo"/>
          </w:rPr>
          <w:t>1.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Estructura de la memoria</w:t>
        </w:r>
        <w:r w:rsidR="009A30F9">
          <w:rPr>
            <w:webHidden/>
          </w:rPr>
          <w:tab/>
        </w:r>
        <w:r w:rsidR="009A30F9">
          <w:rPr>
            <w:webHidden/>
          </w:rPr>
          <w:fldChar w:fldCharType="begin"/>
        </w:r>
        <w:r w:rsidR="009A30F9">
          <w:rPr>
            <w:webHidden/>
          </w:rPr>
          <w:instrText xml:space="preserve"> PAGEREF _Toc484586142 \h </w:instrText>
        </w:r>
        <w:r w:rsidR="009A30F9">
          <w:rPr>
            <w:webHidden/>
          </w:rPr>
        </w:r>
        <w:r w:rsidR="009A30F9">
          <w:rPr>
            <w:webHidden/>
          </w:rPr>
          <w:fldChar w:fldCharType="separate"/>
        </w:r>
        <w:r w:rsidR="009A30F9">
          <w:rPr>
            <w:webHidden/>
          </w:rPr>
          <w:t>9</w:t>
        </w:r>
        <w:r w:rsidR="009A30F9">
          <w:rPr>
            <w:webHidden/>
          </w:rPr>
          <w:fldChar w:fldCharType="end"/>
        </w:r>
      </w:hyperlink>
    </w:p>
    <w:p w14:paraId="269FF458"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43" w:history="1">
        <w:r w:rsidR="009A30F9" w:rsidRPr="00C16D01">
          <w:rPr>
            <w:rStyle w:val="Hipervnculo"/>
          </w:rPr>
          <w:t>2.</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mágenes Digitales</w:t>
        </w:r>
        <w:r w:rsidR="009A30F9">
          <w:rPr>
            <w:webHidden/>
          </w:rPr>
          <w:tab/>
        </w:r>
        <w:r w:rsidR="009A30F9">
          <w:rPr>
            <w:webHidden/>
          </w:rPr>
          <w:fldChar w:fldCharType="begin"/>
        </w:r>
        <w:r w:rsidR="009A30F9">
          <w:rPr>
            <w:webHidden/>
          </w:rPr>
          <w:instrText xml:space="preserve"> PAGEREF _Toc484586143 \h </w:instrText>
        </w:r>
        <w:r w:rsidR="009A30F9">
          <w:rPr>
            <w:webHidden/>
          </w:rPr>
        </w:r>
        <w:r w:rsidR="009A30F9">
          <w:rPr>
            <w:webHidden/>
          </w:rPr>
          <w:fldChar w:fldCharType="separate"/>
        </w:r>
        <w:r w:rsidR="009A30F9">
          <w:rPr>
            <w:webHidden/>
          </w:rPr>
          <w:t>11</w:t>
        </w:r>
        <w:r w:rsidR="009A30F9">
          <w:rPr>
            <w:webHidden/>
          </w:rPr>
          <w:fldChar w:fldCharType="end"/>
        </w:r>
      </w:hyperlink>
    </w:p>
    <w:p w14:paraId="616D9993"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4" w:history="1">
        <w:r w:rsidR="009A30F9" w:rsidRPr="00C16D01">
          <w:rPr>
            <w:rStyle w:val="Hipervnculo"/>
          </w:rPr>
          <w:t>2.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atriz de Filtros de Color</w:t>
        </w:r>
        <w:r w:rsidR="009A30F9">
          <w:rPr>
            <w:webHidden/>
          </w:rPr>
          <w:tab/>
        </w:r>
        <w:r w:rsidR="009A30F9">
          <w:rPr>
            <w:webHidden/>
          </w:rPr>
          <w:fldChar w:fldCharType="begin"/>
        </w:r>
        <w:r w:rsidR="009A30F9">
          <w:rPr>
            <w:webHidden/>
          </w:rPr>
          <w:instrText xml:space="preserve"> PAGEREF _Toc484586144 \h </w:instrText>
        </w:r>
        <w:r w:rsidR="009A30F9">
          <w:rPr>
            <w:webHidden/>
          </w:rPr>
        </w:r>
        <w:r w:rsidR="009A30F9">
          <w:rPr>
            <w:webHidden/>
          </w:rPr>
          <w:fldChar w:fldCharType="separate"/>
        </w:r>
        <w:r w:rsidR="009A30F9">
          <w:rPr>
            <w:webHidden/>
          </w:rPr>
          <w:t>12</w:t>
        </w:r>
        <w:r w:rsidR="009A30F9">
          <w:rPr>
            <w:webHidden/>
          </w:rPr>
          <w:fldChar w:fldCharType="end"/>
        </w:r>
      </w:hyperlink>
    </w:p>
    <w:p w14:paraId="44A992CA"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5" w:history="1">
        <w:r w:rsidR="009A30F9" w:rsidRPr="00C16D01">
          <w:rPr>
            <w:rStyle w:val="Hipervnculo"/>
          </w:rPr>
          <w:t>2.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Sensor de la Imagen</w:t>
        </w:r>
        <w:r w:rsidR="009A30F9">
          <w:rPr>
            <w:webHidden/>
          </w:rPr>
          <w:tab/>
        </w:r>
        <w:r w:rsidR="009A30F9">
          <w:rPr>
            <w:webHidden/>
          </w:rPr>
          <w:fldChar w:fldCharType="begin"/>
        </w:r>
        <w:r w:rsidR="009A30F9">
          <w:rPr>
            <w:webHidden/>
          </w:rPr>
          <w:instrText xml:space="preserve"> PAGEREF _Toc484586145 \h </w:instrText>
        </w:r>
        <w:r w:rsidR="009A30F9">
          <w:rPr>
            <w:webHidden/>
          </w:rPr>
        </w:r>
        <w:r w:rsidR="009A30F9">
          <w:rPr>
            <w:webHidden/>
          </w:rPr>
          <w:fldChar w:fldCharType="separate"/>
        </w:r>
        <w:r w:rsidR="009A30F9">
          <w:rPr>
            <w:webHidden/>
          </w:rPr>
          <w:t>13</w:t>
        </w:r>
        <w:r w:rsidR="009A30F9">
          <w:rPr>
            <w:webHidden/>
          </w:rPr>
          <w:fldChar w:fldCharType="end"/>
        </w:r>
      </w:hyperlink>
    </w:p>
    <w:p w14:paraId="387128EC"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6" w:history="1">
        <w:r w:rsidR="009A30F9" w:rsidRPr="00C16D01">
          <w:rPr>
            <w:rStyle w:val="Hipervnculo"/>
          </w:rPr>
          <w:t>2.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Ruido en la Imagen</w:t>
        </w:r>
        <w:r w:rsidR="009A30F9">
          <w:rPr>
            <w:webHidden/>
          </w:rPr>
          <w:tab/>
        </w:r>
        <w:r w:rsidR="009A30F9">
          <w:rPr>
            <w:webHidden/>
          </w:rPr>
          <w:fldChar w:fldCharType="begin"/>
        </w:r>
        <w:r w:rsidR="009A30F9">
          <w:rPr>
            <w:webHidden/>
          </w:rPr>
          <w:instrText xml:space="preserve"> PAGEREF _Toc484586146 \h </w:instrText>
        </w:r>
        <w:r w:rsidR="009A30F9">
          <w:rPr>
            <w:webHidden/>
          </w:rPr>
        </w:r>
        <w:r w:rsidR="009A30F9">
          <w:rPr>
            <w:webHidden/>
          </w:rPr>
          <w:fldChar w:fldCharType="separate"/>
        </w:r>
        <w:r w:rsidR="009A30F9">
          <w:rPr>
            <w:webHidden/>
          </w:rPr>
          <w:t>14</w:t>
        </w:r>
        <w:r w:rsidR="009A30F9">
          <w:rPr>
            <w:webHidden/>
          </w:rPr>
          <w:fldChar w:fldCharType="end"/>
        </w:r>
      </w:hyperlink>
    </w:p>
    <w:p w14:paraId="683BC1E5"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7" w:history="1">
        <w:r w:rsidR="009A30F9" w:rsidRPr="00C16D01">
          <w:rPr>
            <w:rStyle w:val="Hipervnculo"/>
          </w:rPr>
          <w:t>2.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mpresión JPEG</w:t>
        </w:r>
        <w:r w:rsidR="009A30F9">
          <w:rPr>
            <w:webHidden/>
          </w:rPr>
          <w:tab/>
        </w:r>
        <w:r w:rsidR="009A30F9">
          <w:rPr>
            <w:webHidden/>
          </w:rPr>
          <w:fldChar w:fldCharType="begin"/>
        </w:r>
        <w:r w:rsidR="009A30F9">
          <w:rPr>
            <w:webHidden/>
          </w:rPr>
          <w:instrText xml:space="preserve"> PAGEREF _Toc484586147 \h </w:instrText>
        </w:r>
        <w:r w:rsidR="009A30F9">
          <w:rPr>
            <w:webHidden/>
          </w:rPr>
        </w:r>
        <w:r w:rsidR="009A30F9">
          <w:rPr>
            <w:webHidden/>
          </w:rPr>
          <w:fldChar w:fldCharType="separate"/>
        </w:r>
        <w:r w:rsidR="009A30F9">
          <w:rPr>
            <w:webHidden/>
          </w:rPr>
          <w:t>14</w:t>
        </w:r>
        <w:r w:rsidR="009A30F9">
          <w:rPr>
            <w:webHidden/>
          </w:rPr>
          <w:fldChar w:fldCharType="end"/>
        </w:r>
      </w:hyperlink>
    </w:p>
    <w:p w14:paraId="578A5810"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8" w:history="1">
        <w:r w:rsidR="009A30F9" w:rsidRPr="00C16D01">
          <w:rPr>
            <w:rStyle w:val="Hipervnculo"/>
          </w:rPr>
          <w:t>2.5.</w:t>
        </w:r>
        <w:r w:rsidR="009A30F9">
          <w:rPr>
            <w:rFonts w:asciiTheme="minorHAnsi" w:eastAsiaTheme="minorEastAsia" w:hAnsiTheme="minorHAnsi" w:cstheme="minorBidi"/>
            <w:smallCaps w:val="0"/>
            <w:sz w:val="24"/>
            <w:szCs w:val="24"/>
            <w:lang w:eastAsia="es-ES_tradnl"/>
          </w:rPr>
          <w:tab/>
        </w:r>
        <w:r w:rsidR="009A30F9" w:rsidRPr="00C16D01">
          <w:rPr>
            <w:rStyle w:val="Hipervnculo"/>
          </w:rPr>
          <w:t>Diferencias entre Cámaras Digitales y Cámaras de Dispositivos Móviles</w:t>
        </w:r>
        <w:r w:rsidR="009A30F9">
          <w:rPr>
            <w:webHidden/>
          </w:rPr>
          <w:tab/>
        </w:r>
        <w:r w:rsidR="009A30F9">
          <w:rPr>
            <w:webHidden/>
          </w:rPr>
          <w:fldChar w:fldCharType="begin"/>
        </w:r>
        <w:r w:rsidR="009A30F9">
          <w:rPr>
            <w:webHidden/>
          </w:rPr>
          <w:instrText xml:space="preserve"> PAGEREF _Toc484586148 \h </w:instrText>
        </w:r>
        <w:r w:rsidR="009A30F9">
          <w:rPr>
            <w:webHidden/>
          </w:rPr>
        </w:r>
        <w:r w:rsidR="009A30F9">
          <w:rPr>
            <w:webHidden/>
          </w:rPr>
          <w:fldChar w:fldCharType="separate"/>
        </w:r>
        <w:r w:rsidR="009A30F9">
          <w:rPr>
            <w:webHidden/>
          </w:rPr>
          <w:t>15</w:t>
        </w:r>
        <w:r w:rsidR="009A30F9">
          <w:rPr>
            <w:webHidden/>
          </w:rPr>
          <w:fldChar w:fldCharType="end"/>
        </w:r>
      </w:hyperlink>
    </w:p>
    <w:p w14:paraId="716150E6"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49" w:history="1">
        <w:r w:rsidR="009A30F9" w:rsidRPr="00C16D01">
          <w:rPr>
            <w:rStyle w:val="Hipervnculo"/>
          </w:rPr>
          <w:t>2.6.</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écnicas de Análisis Forense</w:t>
        </w:r>
        <w:r w:rsidR="009A30F9">
          <w:rPr>
            <w:webHidden/>
          </w:rPr>
          <w:tab/>
        </w:r>
        <w:r w:rsidR="009A30F9">
          <w:rPr>
            <w:webHidden/>
          </w:rPr>
          <w:fldChar w:fldCharType="begin"/>
        </w:r>
        <w:r w:rsidR="009A30F9">
          <w:rPr>
            <w:webHidden/>
          </w:rPr>
          <w:instrText xml:space="preserve"> PAGEREF _Toc484586149 \h </w:instrText>
        </w:r>
        <w:r w:rsidR="009A30F9">
          <w:rPr>
            <w:webHidden/>
          </w:rPr>
        </w:r>
        <w:r w:rsidR="009A30F9">
          <w:rPr>
            <w:webHidden/>
          </w:rPr>
          <w:fldChar w:fldCharType="separate"/>
        </w:r>
        <w:r w:rsidR="009A30F9">
          <w:rPr>
            <w:webHidden/>
          </w:rPr>
          <w:t>16</w:t>
        </w:r>
        <w:r w:rsidR="009A30F9">
          <w:rPr>
            <w:webHidden/>
          </w:rPr>
          <w:fldChar w:fldCharType="end"/>
        </w:r>
      </w:hyperlink>
    </w:p>
    <w:p w14:paraId="3D6987C2" w14:textId="77777777" w:rsidR="009A30F9" w:rsidRDefault="00625F60">
      <w:pPr>
        <w:pStyle w:val="TDC2"/>
        <w:tabs>
          <w:tab w:val="left" w:pos="1200"/>
        </w:tabs>
        <w:rPr>
          <w:rFonts w:asciiTheme="minorHAnsi" w:eastAsiaTheme="minorEastAsia" w:hAnsiTheme="minorHAnsi" w:cstheme="minorBidi"/>
          <w:smallCaps w:val="0"/>
          <w:sz w:val="24"/>
          <w:szCs w:val="24"/>
          <w:lang w:eastAsia="es-ES_tradnl"/>
        </w:rPr>
      </w:pPr>
      <w:hyperlink w:anchor="_Toc484586150" w:history="1">
        <w:r w:rsidR="009A30F9" w:rsidRPr="00C16D01">
          <w:rPr>
            <w:rStyle w:val="Hipervnculo"/>
          </w:rPr>
          <w:t>2.6.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écnicas de Identificación de la Fuente</w:t>
        </w:r>
        <w:r w:rsidR="009A30F9">
          <w:rPr>
            <w:webHidden/>
          </w:rPr>
          <w:tab/>
        </w:r>
        <w:r w:rsidR="009A30F9">
          <w:rPr>
            <w:webHidden/>
          </w:rPr>
          <w:fldChar w:fldCharType="begin"/>
        </w:r>
        <w:r w:rsidR="009A30F9">
          <w:rPr>
            <w:webHidden/>
          </w:rPr>
          <w:instrText xml:space="preserve"> PAGEREF _Toc484586150 \h </w:instrText>
        </w:r>
        <w:r w:rsidR="009A30F9">
          <w:rPr>
            <w:webHidden/>
          </w:rPr>
        </w:r>
        <w:r w:rsidR="009A30F9">
          <w:rPr>
            <w:webHidden/>
          </w:rPr>
          <w:fldChar w:fldCharType="separate"/>
        </w:r>
        <w:r w:rsidR="009A30F9">
          <w:rPr>
            <w:webHidden/>
          </w:rPr>
          <w:t>16</w:t>
        </w:r>
        <w:r w:rsidR="009A30F9">
          <w:rPr>
            <w:webHidden/>
          </w:rPr>
          <w:fldChar w:fldCharType="end"/>
        </w:r>
      </w:hyperlink>
    </w:p>
    <w:p w14:paraId="1489EF3A"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51" w:history="1">
        <w:r w:rsidR="009A30F9" w:rsidRPr="00C16D01">
          <w:rPr>
            <w:rStyle w:val="Hipervnculo"/>
          </w:rPr>
          <w:t>3.</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Falsificación de Imágenes Digitales</w:t>
        </w:r>
        <w:r w:rsidR="009A30F9">
          <w:rPr>
            <w:webHidden/>
          </w:rPr>
          <w:tab/>
        </w:r>
        <w:r w:rsidR="009A30F9">
          <w:rPr>
            <w:webHidden/>
          </w:rPr>
          <w:fldChar w:fldCharType="begin"/>
        </w:r>
        <w:r w:rsidR="009A30F9">
          <w:rPr>
            <w:webHidden/>
          </w:rPr>
          <w:instrText xml:space="preserve"> PAGEREF _Toc484586151 \h </w:instrText>
        </w:r>
        <w:r w:rsidR="009A30F9">
          <w:rPr>
            <w:webHidden/>
          </w:rPr>
        </w:r>
        <w:r w:rsidR="009A30F9">
          <w:rPr>
            <w:webHidden/>
          </w:rPr>
          <w:fldChar w:fldCharType="separate"/>
        </w:r>
        <w:r w:rsidR="009A30F9">
          <w:rPr>
            <w:webHidden/>
          </w:rPr>
          <w:t>21</w:t>
        </w:r>
        <w:r w:rsidR="009A30F9">
          <w:rPr>
            <w:webHidden/>
          </w:rPr>
          <w:fldChar w:fldCharType="end"/>
        </w:r>
      </w:hyperlink>
    </w:p>
    <w:p w14:paraId="0AAB3E12"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2" w:history="1">
        <w:r w:rsidR="009A30F9" w:rsidRPr="00C16D01">
          <w:rPr>
            <w:rStyle w:val="Hipervnculo"/>
          </w:rPr>
          <w:t>3.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Retoque de Imágenes</w:t>
        </w:r>
        <w:r w:rsidR="009A30F9">
          <w:rPr>
            <w:webHidden/>
          </w:rPr>
          <w:tab/>
        </w:r>
        <w:r w:rsidR="009A30F9">
          <w:rPr>
            <w:webHidden/>
          </w:rPr>
          <w:fldChar w:fldCharType="begin"/>
        </w:r>
        <w:r w:rsidR="009A30F9">
          <w:rPr>
            <w:webHidden/>
          </w:rPr>
          <w:instrText xml:space="preserve"> PAGEREF _Toc484586152 \h </w:instrText>
        </w:r>
        <w:r w:rsidR="009A30F9">
          <w:rPr>
            <w:webHidden/>
          </w:rPr>
        </w:r>
        <w:r w:rsidR="009A30F9">
          <w:rPr>
            <w:webHidden/>
          </w:rPr>
          <w:fldChar w:fldCharType="separate"/>
        </w:r>
        <w:r w:rsidR="009A30F9">
          <w:rPr>
            <w:webHidden/>
          </w:rPr>
          <w:t>23</w:t>
        </w:r>
        <w:r w:rsidR="009A30F9">
          <w:rPr>
            <w:webHidden/>
          </w:rPr>
          <w:fldChar w:fldCharType="end"/>
        </w:r>
      </w:hyperlink>
    </w:p>
    <w:p w14:paraId="6678DC47"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3" w:history="1">
        <w:r w:rsidR="009A30F9" w:rsidRPr="00C16D01">
          <w:rPr>
            <w:rStyle w:val="Hipervnculo"/>
          </w:rPr>
          <w:t>3.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pia-pega</w:t>
        </w:r>
        <w:r w:rsidR="009A30F9">
          <w:rPr>
            <w:webHidden/>
          </w:rPr>
          <w:tab/>
        </w:r>
        <w:r w:rsidR="009A30F9">
          <w:rPr>
            <w:webHidden/>
          </w:rPr>
          <w:fldChar w:fldCharType="begin"/>
        </w:r>
        <w:r w:rsidR="009A30F9">
          <w:rPr>
            <w:webHidden/>
          </w:rPr>
          <w:instrText xml:space="preserve"> PAGEREF _Toc484586153 \h </w:instrText>
        </w:r>
        <w:r w:rsidR="009A30F9">
          <w:rPr>
            <w:webHidden/>
          </w:rPr>
        </w:r>
        <w:r w:rsidR="009A30F9">
          <w:rPr>
            <w:webHidden/>
          </w:rPr>
          <w:fldChar w:fldCharType="separate"/>
        </w:r>
        <w:r w:rsidR="009A30F9">
          <w:rPr>
            <w:webHidden/>
          </w:rPr>
          <w:t>25</w:t>
        </w:r>
        <w:r w:rsidR="009A30F9">
          <w:rPr>
            <w:webHidden/>
          </w:rPr>
          <w:fldChar w:fldCharType="end"/>
        </w:r>
      </w:hyperlink>
    </w:p>
    <w:p w14:paraId="45A78249"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4" w:history="1">
        <w:r w:rsidR="009A30F9" w:rsidRPr="00C16D01">
          <w:rPr>
            <w:rStyle w:val="Hipervnculo"/>
          </w:rPr>
          <w:t>3.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Empalme</w:t>
        </w:r>
        <w:r w:rsidR="009A30F9">
          <w:rPr>
            <w:webHidden/>
          </w:rPr>
          <w:tab/>
        </w:r>
        <w:r w:rsidR="009A30F9">
          <w:rPr>
            <w:webHidden/>
          </w:rPr>
          <w:fldChar w:fldCharType="begin"/>
        </w:r>
        <w:r w:rsidR="009A30F9">
          <w:rPr>
            <w:webHidden/>
          </w:rPr>
          <w:instrText xml:space="preserve"> PAGEREF _Toc484586154 \h </w:instrText>
        </w:r>
        <w:r w:rsidR="009A30F9">
          <w:rPr>
            <w:webHidden/>
          </w:rPr>
        </w:r>
        <w:r w:rsidR="009A30F9">
          <w:rPr>
            <w:webHidden/>
          </w:rPr>
          <w:fldChar w:fldCharType="separate"/>
        </w:r>
        <w:r w:rsidR="009A30F9">
          <w:rPr>
            <w:webHidden/>
          </w:rPr>
          <w:t>27</w:t>
        </w:r>
        <w:r w:rsidR="009A30F9">
          <w:rPr>
            <w:webHidden/>
          </w:rPr>
          <w:fldChar w:fldCharType="end"/>
        </w:r>
      </w:hyperlink>
    </w:p>
    <w:p w14:paraId="463DF2FA"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5" w:history="1">
        <w:r w:rsidR="009A30F9" w:rsidRPr="00C16D01">
          <w:rPr>
            <w:rStyle w:val="Hipervnculo"/>
          </w:rPr>
          <w:t>3.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odificación o Eliminación de la Huella Digital</w:t>
        </w:r>
        <w:r w:rsidR="009A30F9">
          <w:rPr>
            <w:webHidden/>
          </w:rPr>
          <w:tab/>
        </w:r>
        <w:r w:rsidR="009A30F9">
          <w:rPr>
            <w:webHidden/>
          </w:rPr>
          <w:fldChar w:fldCharType="begin"/>
        </w:r>
        <w:r w:rsidR="009A30F9">
          <w:rPr>
            <w:webHidden/>
          </w:rPr>
          <w:instrText xml:space="preserve"> PAGEREF _Toc484586155 \h </w:instrText>
        </w:r>
        <w:r w:rsidR="009A30F9">
          <w:rPr>
            <w:webHidden/>
          </w:rPr>
        </w:r>
        <w:r w:rsidR="009A30F9">
          <w:rPr>
            <w:webHidden/>
          </w:rPr>
          <w:fldChar w:fldCharType="separate"/>
        </w:r>
        <w:r w:rsidR="009A30F9">
          <w:rPr>
            <w:webHidden/>
          </w:rPr>
          <w:t>28</w:t>
        </w:r>
        <w:r w:rsidR="009A30F9">
          <w:rPr>
            <w:webHidden/>
          </w:rPr>
          <w:fldChar w:fldCharType="end"/>
        </w:r>
      </w:hyperlink>
    </w:p>
    <w:p w14:paraId="519F2D19"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6" w:history="1">
        <w:r w:rsidR="009A30F9" w:rsidRPr="00C16D01">
          <w:rPr>
            <w:rStyle w:val="Hipervnculo"/>
          </w:rPr>
          <w:t>3.5.</w:t>
        </w:r>
        <w:r w:rsidR="009A30F9">
          <w:rPr>
            <w:rFonts w:asciiTheme="minorHAnsi" w:eastAsiaTheme="minorEastAsia" w:hAnsiTheme="minorHAnsi" w:cstheme="minorBidi"/>
            <w:smallCaps w:val="0"/>
            <w:sz w:val="24"/>
            <w:szCs w:val="24"/>
            <w:lang w:eastAsia="es-ES_tradnl"/>
          </w:rPr>
          <w:tab/>
        </w:r>
        <w:r w:rsidR="009A30F9" w:rsidRPr="00C16D01">
          <w:rPr>
            <w:rStyle w:val="Hipervnculo"/>
          </w:rPr>
          <w:t>Doble Compresión JPG</w:t>
        </w:r>
        <w:r w:rsidR="009A30F9">
          <w:rPr>
            <w:webHidden/>
          </w:rPr>
          <w:tab/>
        </w:r>
        <w:r w:rsidR="009A30F9">
          <w:rPr>
            <w:webHidden/>
          </w:rPr>
          <w:fldChar w:fldCharType="begin"/>
        </w:r>
        <w:r w:rsidR="009A30F9">
          <w:rPr>
            <w:webHidden/>
          </w:rPr>
          <w:instrText xml:space="preserve"> PAGEREF _Toc484586156 \h </w:instrText>
        </w:r>
        <w:r w:rsidR="009A30F9">
          <w:rPr>
            <w:webHidden/>
          </w:rPr>
        </w:r>
        <w:r w:rsidR="009A30F9">
          <w:rPr>
            <w:webHidden/>
          </w:rPr>
          <w:fldChar w:fldCharType="separate"/>
        </w:r>
        <w:r w:rsidR="009A30F9">
          <w:rPr>
            <w:webHidden/>
          </w:rPr>
          <w:t>29</w:t>
        </w:r>
        <w:r w:rsidR="009A30F9">
          <w:rPr>
            <w:webHidden/>
          </w:rPr>
          <w:fldChar w:fldCharType="end"/>
        </w:r>
      </w:hyperlink>
    </w:p>
    <w:p w14:paraId="6291EE79"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57" w:history="1">
        <w:r w:rsidR="009A30F9" w:rsidRPr="00C16D01">
          <w:rPr>
            <w:rStyle w:val="Hipervnculo"/>
          </w:rPr>
          <w:t>4.</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dentificación de Manipulaciones de Imágenes Digitales</w:t>
        </w:r>
        <w:r w:rsidR="009A30F9">
          <w:rPr>
            <w:webHidden/>
          </w:rPr>
          <w:tab/>
        </w:r>
        <w:r w:rsidR="009A30F9">
          <w:rPr>
            <w:webHidden/>
          </w:rPr>
          <w:fldChar w:fldCharType="begin"/>
        </w:r>
        <w:r w:rsidR="009A30F9">
          <w:rPr>
            <w:webHidden/>
          </w:rPr>
          <w:instrText xml:space="preserve"> PAGEREF _Toc484586157 \h </w:instrText>
        </w:r>
        <w:r w:rsidR="009A30F9">
          <w:rPr>
            <w:webHidden/>
          </w:rPr>
        </w:r>
        <w:r w:rsidR="009A30F9">
          <w:rPr>
            <w:webHidden/>
          </w:rPr>
          <w:fldChar w:fldCharType="separate"/>
        </w:r>
        <w:r w:rsidR="009A30F9">
          <w:rPr>
            <w:webHidden/>
          </w:rPr>
          <w:t>31</w:t>
        </w:r>
        <w:r w:rsidR="009A30F9">
          <w:rPr>
            <w:webHidden/>
          </w:rPr>
          <w:fldChar w:fldCharType="end"/>
        </w:r>
      </w:hyperlink>
    </w:p>
    <w:p w14:paraId="1376825C"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8" w:history="1">
        <w:r w:rsidR="009A30F9" w:rsidRPr="00C16D01">
          <w:rPr>
            <w:rStyle w:val="Hipervnculo"/>
          </w:rPr>
          <w:t>4.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Copia-Pega</w:t>
        </w:r>
        <w:r w:rsidR="009A30F9">
          <w:rPr>
            <w:webHidden/>
          </w:rPr>
          <w:tab/>
        </w:r>
        <w:r w:rsidR="009A30F9">
          <w:rPr>
            <w:webHidden/>
          </w:rPr>
          <w:fldChar w:fldCharType="begin"/>
        </w:r>
        <w:r w:rsidR="009A30F9">
          <w:rPr>
            <w:webHidden/>
          </w:rPr>
          <w:instrText xml:space="preserve"> PAGEREF _Toc484586158 \h </w:instrText>
        </w:r>
        <w:r w:rsidR="009A30F9">
          <w:rPr>
            <w:webHidden/>
          </w:rPr>
        </w:r>
        <w:r w:rsidR="009A30F9">
          <w:rPr>
            <w:webHidden/>
          </w:rPr>
          <w:fldChar w:fldCharType="separate"/>
        </w:r>
        <w:r w:rsidR="009A30F9">
          <w:rPr>
            <w:webHidden/>
          </w:rPr>
          <w:t>33</w:t>
        </w:r>
        <w:r w:rsidR="009A30F9">
          <w:rPr>
            <w:webHidden/>
          </w:rPr>
          <w:fldChar w:fldCharType="end"/>
        </w:r>
      </w:hyperlink>
    </w:p>
    <w:p w14:paraId="4473B433"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59" w:history="1">
        <w:r w:rsidR="009A30F9" w:rsidRPr="00C16D01">
          <w:rPr>
            <w:rStyle w:val="Hipervnculo"/>
          </w:rPr>
          <w:t>4.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Modificación o Eliminación de la Huella Digital</w:t>
        </w:r>
        <w:r w:rsidR="009A30F9">
          <w:rPr>
            <w:webHidden/>
          </w:rPr>
          <w:tab/>
        </w:r>
        <w:r w:rsidR="009A30F9">
          <w:rPr>
            <w:webHidden/>
          </w:rPr>
          <w:fldChar w:fldCharType="begin"/>
        </w:r>
        <w:r w:rsidR="009A30F9">
          <w:rPr>
            <w:webHidden/>
          </w:rPr>
          <w:instrText xml:space="preserve"> PAGEREF _Toc484586159 \h </w:instrText>
        </w:r>
        <w:r w:rsidR="009A30F9">
          <w:rPr>
            <w:webHidden/>
          </w:rPr>
        </w:r>
        <w:r w:rsidR="009A30F9">
          <w:rPr>
            <w:webHidden/>
          </w:rPr>
          <w:fldChar w:fldCharType="separate"/>
        </w:r>
        <w:r w:rsidR="009A30F9">
          <w:rPr>
            <w:webHidden/>
          </w:rPr>
          <w:t>34</w:t>
        </w:r>
        <w:r w:rsidR="009A30F9">
          <w:rPr>
            <w:webHidden/>
          </w:rPr>
          <w:fldChar w:fldCharType="end"/>
        </w:r>
      </w:hyperlink>
    </w:p>
    <w:p w14:paraId="25D4EBE2"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60" w:history="1">
        <w:r w:rsidR="009A30F9" w:rsidRPr="00C16D01">
          <w:rPr>
            <w:rStyle w:val="Hipervnculo"/>
          </w:rPr>
          <w:t>4.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Retoque de Imágenes</w:t>
        </w:r>
        <w:r w:rsidR="009A30F9">
          <w:rPr>
            <w:webHidden/>
          </w:rPr>
          <w:tab/>
        </w:r>
        <w:r w:rsidR="009A30F9">
          <w:rPr>
            <w:webHidden/>
          </w:rPr>
          <w:fldChar w:fldCharType="begin"/>
        </w:r>
        <w:r w:rsidR="009A30F9">
          <w:rPr>
            <w:webHidden/>
          </w:rPr>
          <w:instrText xml:space="preserve"> PAGEREF _Toc484586160 \h </w:instrText>
        </w:r>
        <w:r w:rsidR="009A30F9">
          <w:rPr>
            <w:webHidden/>
          </w:rPr>
        </w:r>
        <w:r w:rsidR="009A30F9">
          <w:rPr>
            <w:webHidden/>
          </w:rPr>
          <w:fldChar w:fldCharType="separate"/>
        </w:r>
        <w:r w:rsidR="009A30F9">
          <w:rPr>
            <w:webHidden/>
          </w:rPr>
          <w:t>35</w:t>
        </w:r>
        <w:r w:rsidR="009A30F9">
          <w:rPr>
            <w:webHidden/>
          </w:rPr>
          <w:fldChar w:fldCharType="end"/>
        </w:r>
      </w:hyperlink>
    </w:p>
    <w:p w14:paraId="746A1165"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61" w:history="1">
        <w:r w:rsidR="009A30F9" w:rsidRPr="00C16D01">
          <w:rPr>
            <w:rStyle w:val="Hipervnculo"/>
          </w:rPr>
          <w:t>4.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Empalme de Imágenes</w:t>
        </w:r>
        <w:r w:rsidR="009A30F9">
          <w:rPr>
            <w:webHidden/>
          </w:rPr>
          <w:tab/>
        </w:r>
        <w:r w:rsidR="009A30F9">
          <w:rPr>
            <w:webHidden/>
          </w:rPr>
          <w:fldChar w:fldCharType="begin"/>
        </w:r>
        <w:r w:rsidR="009A30F9">
          <w:rPr>
            <w:webHidden/>
          </w:rPr>
          <w:instrText xml:space="preserve"> PAGEREF _Toc484586161 \h </w:instrText>
        </w:r>
        <w:r w:rsidR="009A30F9">
          <w:rPr>
            <w:webHidden/>
          </w:rPr>
        </w:r>
        <w:r w:rsidR="009A30F9">
          <w:rPr>
            <w:webHidden/>
          </w:rPr>
          <w:fldChar w:fldCharType="separate"/>
        </w:r>
        <w:r w:rsidR="009A30F9">
          <w:rPr>
            <w:webHidden/>
          </w:rPr>
          <w:t>36</w:t>
        </w:r>
        <w:r w:rsidR="009A30F9">
          <w:rPr>
            <w:webHidden/>
          </w:rPr>
          <w:fldChar w:fldCharType="end"/>
        </w:r>
      </w:hyperlink>
    </w:p>
    <w:p w14:paraId="242A36CB"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62" w:history="1">
        <w:r w:rsidR="009A30F9" w:rsidRPr="00C16D01">
          <w:rPr>
            <w:rStyle w:val="Hipervnculo"/>
          </w:rPr>
          <w:t>4.5.</w:t>
        </w:r>
        <w:r w:rsidR="009A30F9">
          <w:rPr>
            <w:rFonts w:asciiTheme="minorHAnsi" w:eastAsiaTheme="minorEastAsia" w:hAnsiTheme="minorHAnsi" w:cstheme="minorBidi"/>
            <w:smallCaps w:val="0"/>
            <w:sz w:val="24"/>
            <w:szCs w:val="24"/>
            <w:lang w:eastAsia="es-ES_tradnl"/>
          </w:rPr>
          <w:tab/>
        </w:r>
        <w:r w:rsidR="009A30F9" w:rsidRPr="00C16D01">
          <w:rPr>
            <w:rStyle w:val="Hipervnculo"/>
          </w:rPr>
          <w:t>Detección de Doble Compresión JPEG</w:t>
        </w:r>
        <w:r w:rsidR="009A30F9">
          <w:rPr>
            <w:webHidden/>
          </w:rPr>
          <w:tab/>
        </w:r>
        <w:r w:rsidR="009A30F9">
          <w:rPr>
            <w:webHidden/>
          </w:rPr>
          <w:fldChar w:fldCharType="begin"/>
        </w:r>
        <w:r w:rsidR="009A30F9">
          <w:rPr>
            <w:webHidden/>
          </w:rPr>
          <w:instrText xml:space="preserve"> PAGEREF _Toc484586162 \h </w:instrText>
        </w:r>
        <w:r w:rsidR="009A30F9">
          <w:rPr>
            <w:webHidden/>
          </w:rPr>
        </w:r>
        <w:r w:rsidR="009A30F9">
          <w:rPr>
            <w:webHidden/>
          </w:rPr>
          <w:fldChar w:fldCharType="separate"/>
        </w:r>
        <w:r w:rsidR="009A30F9">
          <w:rPr>
            <w:webHidden/>
          </w:rPr>
          <w:t>38</w:t>
        </w:r>
        <w:r w:rsidR="009A30F9">
          <w:rPr>
            <w:webHidden/>
          </w:rPr>
          <w:fldChar w:fldCharType="end"/>
        </w:r>
      </w:hyperlink>
    </w:p>
    <w:p w14:paraId="0284E131"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63" w:history="1">
        <w:r w:rsidR="009A30F9" w:rsidRPr="00C16D01">
          <w:rPr>
            <w:rStyle w:val="Hipervnculo"/>
          </w:rPr>
          <w:t>5.</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tribuciones</w:t>
        </w:r>
        <w:r w:rsidR="009A30F9">
          <w:rPr>
            <w:webHidden/>
          </w:rPr>
          <w:tab/>
        </w:r>
        <w:r w:rsidR="009A30F9">
          <w:rPr>
            <w:webHidden/>
          </w:rPr>
          <w:fldChar w:fldCharType="begin"/>
        </w:r>
        <w:r w:rsidR="009A30F9">
          <w:rPr>
            <w:webHidden/>
          </w:rPr>
          <w:instrText xml:space="preserve"> PAGEREF _Toc484586163 \h </w:instrText>
        </w:r>
        <w:r w:rsidR="009A30F9">
          <w:rPr>
            <w:webHidden/>
          </w:rPr>
        </w:r>
        <w:r w:rsidR="009A30F9">
          <w:rPr>
            <w:webHidden/>
          </w:rPr>
          <w:fldChar w:fldCharType="separate"/>
        </w:r>
        <w:r w:rsidR="009A30F9">
          <w:rPr>
            <w:webHidden/>
          </w:rPr>
          <w:t>41</w:t>
        </w:r>
        <w:r w:rsidR="009A30F9">
          <w:rPr>
            <w:webHidden/>
          </w:rPr>
          <w:fldChar w:fldCharType="end"/>
        </w:r>
      </w:hyperlink>
    </w:p>
    <w:p w14:paraId="3EBFC74E"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64" w:history="1">
        <w:r w:rsidR="009A30F9" w:rsidRPr="00C16D01">
          <w:rPr>
            <w:rStyle w:val="Hipervnculo"/>
          </w:rPr>
          <w:t>5.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Generalidades</w:t>
        </w:r>
        <w:r w:rsidR="009A30F9">
          <w:rPr>
            <w:webHidden/>
          </w:rPr>
          <w:tab/>
        </w:r>
        <w:r w:rsidR="009A30F9">
          <w:rPr>
            <w:webHidden/>
          </w:rPr>
          <w:fldChar w:fldCharType="begin"/>
        </w:r>
        <w:r w:rsidR="009A30F9">
          <w:rPr>
            <w:webHidden/>
          </w:rPr>
          <w:instrText xml:space="preserve"> PAGEREF _Toc484586164 \h </w:instrText>
        </w:r>
        <w:r w:rsidR="009A30F9">
          <w:rPr>
            <w:webHidden/>
          </w:rPr>
        </w:r>
        <w:r w:rsidR="009A30F9">
          <w:rPr>
            <w:webHidden/>
          </w:rPr>
          <w:fldChar w:fldCharType="separate"/>
        </w:r>
        <w:r w:rsidR="009A30F9">
          <w:rPr>
            <w:webHidden/>
          </w:rPr>
          <w:t>45</w:t>
        </w:r>
        <w:r w:rsidR="009A30F9">
          <w:rPr>
            <w:webHidden/>
          </w:rPr>
          <w:fldChar w:fldCharType="end"/>
        </w:r>
      </w:hyperlink>
    </w:p>
    <w:p w14:paraId="5E4DBF26" w14:textId="77777777" w:rsidR="009A30F9" w:rsidRDefault="00625F60">
      <w:pPr>
        <w:pStyle w:val="TDC2"/>
        <w:tabs>
          <w:tab w:val="left" w:pos="1200"/>
        </w:tabs>
        <w:rPr>
          <w:rFonts w:asciiTheme="minorHAnsi" w:eastAsiaTheme="minorEastAsia" w:hAnsiTheme="minorHAnsi" w:cstheme="minorBidi"/>
          <w:smallCaps w:val="0"/>
          <w:sz w:val="24"/>
          <w:szCs w:val="24"/>
          <w:lang w:eastAsia="es-ES_tradnl"/>
        </w:rPr>
      </w:pPr>
      <w:hyperlink w:anchor="_Toc484586165" w:history="1">
        <w:r w:rsidR="009A30F9" w:rsidRPr="00C16D01">
          <w:rPr>
            <w:rStyle w:val="Hipervnculo"/>
          </w:rPr>
          <w:t>5.1.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atrones Binarios Locales:</w:t>
        </w:r>
        <w:r w:rsidR="009A30F9">
          <w:rPr>
            <w:webHidden/>
          </w:rPr>
          <w:tab/>
        </w:r>
        <w:r w:rsidR="009A30F9">
          <w:rPr>
            <w:webHidden/>
          </w:rPr>
          <w:fldChar w:fldCharType="begin"/>
        </w:r>
        <w:r w:rsidR="009A30F9">
          <w:rPr>
            <w:webHidden/>
          </w:rPr>
          <w:instrText xml:space="preserve"> PAGEREF _Toc484586165 \h </w:instrText>
        </w:r>
        <w:r w:rsidR="009A30F9">
          <w:rPr>
            <w:webHidden/>
          </w:rPr>
        </w:r>
        <w:r w:rsidR="009A30F9">
          <w:rPr>
            <w:webHidden/>
          </w:rPr>
          <w:fldChar w:fldCharType="separate"/>
        </w:r>
        <w:r w:rsidR="009A30F9">
          <w:rPr>
            <w:webHidden/>
          </w:rPr>
          <w:t>45</w:t>
        </w:r>
        <w:r w:rsidR="009A30F9">
          <w:rPr>
            <w:webHidden/>
          </w:rPr>
          <w:fldChar w:fldCharType="end"/>
        </w:r>
      </w:hyperlink>
    </w:p>
    <w:p w14:paraId="67AAEE0B" w14:textId="77777777" w:rsidR="009A30F9" w:rsidRDefault="00625F60">
      <w:pPr>
        <w:pStyle w:val="TDC2"/>
        <w:tabs>
          <w:tab w:val="left" w:pos="1200"/>
        </w:tabs>
        <w:rPr>
          <w:rFonts w:asciiTheme="minorHAnsi" w:eastAsiaTheme="minorEastAsia" w:hAnsiTheme="minorHAnsi" w:cstheme="minorBidi"/>
          <w:smallCaps w:val="0"/>
          <w:sz w:val="24"/>
          <w:szCs w:val="24"/>
          <w:lang w:eastAsia="es-ES_tradnl"/>
        </w:rPr>
      </w:pPr>
      <w:hyperlink w:anchor="_Toc484586166" w:history="1">
        <w:r w:rsidR="009A30F9" w:rsidRPr="00C16D01">
          <w:rPr>
            <w:rStyle w:val="Hipervnculo"/>
          </w:rPr>
          <w:t>5.1.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ransformada Wavelet:</w:t>
        </w:r>
        <w:r w:rsidR="009A30F9">
          <w:rPr>
            <w:webHidden/>
          </w:rPr>
          <w:tab/>
        </w:r>
        <w:r w:rsidR="009A30F9">
          <w:rPr>
            <w:webHidden/>
          </w:rPr>
          <w:fldChar w:fldCharType="begin"/>
        </w:r>
        <w:r w:rsidR="009A30F9">
          <w:rPr>
            <w:webHidden/>
          </w:rPr>
          <w:instrText xml:space="preserve"> PAGEREF _Toc484586166 \h </w:instrText>
        </w:r>
        <w:r w:rsidR="009A30F9">
          <w:rPr>
            <w:webHidden/>
          </w:rPr>
        </w:r>
        <w:r w:rsidR="009A30F9">
          <w:rPr>
            <w:webHidden/>
          </w:rPr>
          <w:fldChar w:fldCharType="separate"/>
        </w:r>
        <w:r w:rsidR="009A30F9">
          <w:rPr>
            <w:webHidden/>
          </w:rPr>
          <w:t>47</w:t>
        </w:r>
        <w:r w:rsidR="009A30F9">
          <w:rPr>
            <w:webHidden/>
          </w:rPr>
          <w:fldChar w:fldCharType="end"/>
        </w:r>
      </w:hyperlink>
    </w:p>
    <w:p w14:paraId="237B02A6"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67" w:history="1">
        <w:r w:rsidR="009A30F9" w:rsidRPr="00C16D01">
          <w:rPr>
            <w:rStyle w:val="Hipervnculo"/>
          </w:rPr>
          <w:t>6.</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EXPERIMENTOS</w:t>
        </w:r>
        <w:r w:rsidR="009A30F9">
          <w:rPr>
            <w:webHidden/>
          </w:rPr>
          <w:tab/>
        </w:r>
        <w:r w:rsidR="009A30F9">
          <w:rPr>
            <w:webHidden/>
          </w:rPr>
          <w:fldChar w:fldCharType="begin"/>
        </w:r>
        <w:r w:rsidR="009A30F9">
          <w:rPr>
            <w:webHidden/>
          </w:rPr>
          <w:instrText xml:space="preserve"> PAGEREF _Toc484586167 \h </w:instrText>
        </w:r>
        <w:r w:rsidR="009A30F9">
          <w:rPr>
            <w:webHidden/>
          </w:rPr>
        </w:r>
        <w:r w:rsidR="009A30F9">
          <w:rPr>
            <w:webHidden/>
          </w:rPr>
          <w:fldChar w:fldCharType="separate"/>
        </w:r>
        <w:r w:rsidR="009A30F9">
          <w:rPr>
            <w:webHidden/>
          </w:rPr>
          <w:t>48</w:t>
        </w:r>
        <w:r w:rsidR="009A30F9">
          <w:rPr>
            <w:webHidden/>
          </w:rPr>
          <w:fldChar w:fldCharType="end"/>
        </w:r>
      </w:hyperlink>
    </w:p>
    <w:p w14:paraId="41216E4D"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68" w:history="1">
        <w:r w:rsidR="009A30F9" w:rsidRPr="00C16D01">
          <w:rPr>
            <w:rStyle w:val="Hipervnculo"/>
          </w:rPr>
          <w:t>7.</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clusiones y Trabajo Futuro</w:t>
        </w:r>
        <w:r w:rsidR="009A30F9">
          <w:rPr>
            <w:webHidden/>
          </w:rPr>
          <w:tab/>
        </w:r>
        <w:r w:rsidR="009A30F9">
          <w:rPr>
            <w:webHidden/>
          </w:rPr>
          <w:fldChar w:fldCharType="begin"/>
        </w:r>
        <w:r w:rsidR="009A30F9">
          <w:rPr>
            <w:webHidden/>
          </w:rPr>
          <w:instrText xml:space="preserve"> PAGEREF _Toc484586168 \h </w:instrText>
        </w:r>
        <w:r w:rsidR="009A30F9">
          <w:rPr>
            <w:webHidden/>
          </w:rPr>
        </w:r>
        <w:r w:rsidR="009A30F9">
          <w:rPr>
            <w:webHidden/>
          </w:rPr>
          <w:fldChar w:fldCharType="separate"/>
        </w:r>
        <w:r w:rsidR="009A30F9">
          <w:rPr>
            <w:webHidden/>
          </w:rPr>
          <w:t>52</w:t>
        </w:r>
        <w:r w:rsidR="009A30F9">
          <w:rPr>
            <w:webHidden/>
          </w:rPr>
          <w:fldChar w:fldCharType="end"/>
        </w:r>
      </w:hyperlink>
    </w:p>
    <w:p w14:paraId="3A914B34"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69" w:history="1">
        <w:r w:rsidR="009A30F9" w:rsidRPr="00C16D01">
          <w:rPr>
            <w:rStyle w:val="Hipervnculo"/>
            <w:bCs/>
          </w:rPr>
          <w:t>7.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nclusiones</w:t>
        </w:r>
        <w:r w:rsidR="009A30F9">
          <w:rPr>
            <w:webHidden/>
          </w:rPr>
          <w:tab/>
        </w:r>
        <w:r w:rsidR="009A30F9">
          <w:rPr>
            <w:webHidden/>
          </w:rPr>
          <w:fldChar w:fldCharType="begin"/>
        </w:r>
        <w:r w:rsidR="009A30F9">
          <w:rPr>
            <w:webHidden/>
          </w:rPr>
          <w:instrText xml:space="preserve"> PAGEREF _Toc484586169 \h </w:instrText>
        </w:r>
        <w:r w:rsidR="009A30F9">
          <w:rPr>
            <w:webHidden/>
          </w:rPr>
        </w:r>
        <w:r w:rsidR="009A30F9">
          <w:rPr>
            <w:webHidden/>
          </w:rPr>
          <w:fldChar w:fldCharType="separate"/>
        </w:r>
        <w:r w:rsidR="009A30F9">
          <w:rPr>
            <w:webHidden/>
          </w:rPr>
          <w:t>52</w:t>
        </w:r>
        <w:r w:rsidR="009A30F9">
          <w:rPr>
            <w:webHidden/>
          </w:rPr>
          <w:fldChar w:fldCharType="end"/>
        </w:r>
      </w:hyperlink>
    </w:p>
    <w:p w14:paraId="72FECB73"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0" w:history="1">
        <w:r w:rsidR="009A30F9" w:rsidRPr="00C16D01">
          <w:rPr>
            <w:rStyle w:val="Hipervnculo"/>
            <w:bCs/>
          </w:rPr>
          <w:t>7.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rabajo Futuro</w:t>
        </w:r>
        <w:r w:rsidR="009A30F9">
          <w:rPr>
            <w:webHidden/>
          </w:rPr>
          <w:tab/>
        </w:r>
        <w:r w:rsidR="009A30F9">
          <w:rPr>
            <w:webHidden/>
          </w:rPr>
          <w:fldChar w:fldCharType="begin"/>
        </w:r>
        <w:r w:rsidR="009A30F9">
          <w:rPr>
            <w:webHidden/>
          </w:rPr>
          <w:instrText xml:space="preserve"> PAGEREF _Toc484586170 \h </w:instrText>
        </w:r>
        <w:r w:rsidR="009A30F9">
          <w:rPr>
            <w:webHidden/>
          </w:rPr>
        </w:r>
        <w:r w:rsidR="009A30F9">
          <w:rPr>
            <w:webHidden/>
          </w:rPr>
          <w:fldChar w:fldCharType="separate"/>
        </w:r>
        <w:r w:rsidR="009A30F9">
          <w:rPr>
            <w:webHidden/>
          </w:rPr>
          <w:t>53</w:t>
        </w:r>
        <w:r w:rsidR="009A30F9">
          <w:rPr>
            <w:webHidden/>
          </w:rPr>
          <w:fldChar w:fldCharType="end"/>
        </w:r>
      </w:hyperlink>
    </w:p>
    <w:p w14:paraId="33CFF882"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71" w:history="1">
        <w:r w:rsidR="009A30F9" w:rsidRPr="00C16D01">
          <w:rPr>
            <w:rStyle w:val="Hipervnculo"/>
          </w:rPr>
          <w:t>8.</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ntroduction</w:t>
        </w:r>
        <w:r w:rsidR="009A30F9">
          <w:rPr>
            <w:webHidden/>
          </w:rPr>
          <w:tab/>
        </w:r>
        <w:r w:rsidR="009A30F9">
          <w:rPr>
            <w:webHidden/>
          </w:rPr>
          <w:fldChar w:fldCharType="begin"/>
        </w:r>
        <w:r w:rsidR="009A30F9">
          <w:rPr>
            <w:webHidden/>
          </w:rPr>
          <w:instrText xml:space="preserve"> PAGEREF _Toc484586171 \h </w:instrText>
        </w:r>
        <w:r w:rsidR="009A30F9">
          <w:rPr>
            <w:webHidden/>
          </w:rPr>
        </w:r>
        <w:r w:rsidR="009A30F9">
          <w:rPr>
            <w:webHidden/>
          </w:rPr>
          <w:fldChar w:fldCharType="separate"/>
        </w:r>
        <w:r w:rsidR="009A30F9">
          <w:rPr>
            <w:webHidden/>
          </w:rPr>
          <w:t>55</w:t>
        </w:r>
        <w:r w:rsidR="009A30F9">
          <w:rPr>
            <w:webHidden/>
          </w:rPr>
          <w:fldChar w:fldCharType="end"/>
        </w:r>
      </w:hyperlink>
    </w:p>
    <w:p w14:paraId="4C7D6546"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2" w:history="1">
        <w:r w:rsidR="009A30F9" w:rsidRPr="00C16D01">
          <w:rPr>
            <w:rStyle w:val="Hipervnculo"/>
          </w:rPr>
          <w:t>8.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otivation</w:t>
        </w:r>
        <w:r w:rsidR="009A30F9">
          <w:rPr>
            <w:webHidden/>
          </w:rPr>
          <w:tab/>
        </w:r>
        <w:r w:rsidR="009A30F9">
          <w:rPr>
            <w:webHidden/>
          </w:rPr>
          <w:fldChar w:fldCharType="begin"/>
        </w:r>
        <w:r w:rsidR="009A30F9">
          <w:rPr>
            <w:webHidden/>
          </w:rPr>
          <w:instrText xml:space="preserve"> PAGEREF _Toc484586172 \h </w:instrText>
        </w:r>
        <w:r w:rsidR="009A30F9">
          <w:rPr>
            <w:webHidden/>
          </w:rPr>
        </w:r>
        <w:r w:rsidR="009A30F9">
          <w:rPr>
            <w:webHidden/>
          </w:rPr>
          <w:fldChar w:fldCharType="separate"/>
        </w:r>
        <w:r w:rsidR="009A30F9">
          <w:rPr>
            <w:webHidden/>
          </w:rPr>
          <w:t>55</w:t>
        </w:r>
        <w:r w:rsidR="009A30F9">
          <w:rPr>
            <w:webHidden/>
          </w:rPr>
          <w:fldChar w:fldCharType="end"/>
        </w:r>
      </w:hyperlink>
    </w:p>
    <w:p w14:paraId="01A3044D"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3" w:history="1">
        <w:r w:rsidR="009A30F9" w:rsidRPr="00C16D01">
          <w:rPr>
            <w:rStyle w:val="Hipervnculo"/>
          </w:rPr>
          <w:t>8.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roject goal</w:t>
        </w:r>
        <w:r w:rsidR="009A30F9">
          <w:rPr>
            <w:webHidden/>
          </w:rPr>
          <w:tab/>
        </w:r>
        <w:r w:rsidR="009A30F9">
          <w:rPr>
            <w:webHidden/>
          </w:rPr>
          <w:fldChar w:fldCharType="begin"/>
        </w:r>
        <w:r w:rsidR="009A30F9">
          <w:rPr>
            <w:webHidden/>
          </w:rPr>
          <w:instrText xml:space="preserve"> PAGEREF _Toc484586173 \h </w:instrText>
        </w:r>
        <w:r w:rsidR="009A30F9">
          <w:rPr>
            <w:webHidden/>
          </w:rPr>
        </w:r>
        <w:r w:rsidR="009A30F9">
          <w:rPr>
            <w:webHidden/>
          </w:rPr>
          <w:fldChar w:fldCharType="separate"/>
        </w:r>
        <w:r w:rsidR="009A30F9">
          <w:rPr>
            <w:webHidden/>
          </w:rPr>
          <w:t>55</w:t>
        </w:r>
        <w:r w:rsidR="009A30F9">
          <w:rPr>
            <w:webHidden/>
          </w:rPr>
          <w:fldChar w:fldCharType="end"/>
        </w:r>
      </w:hyperlink>
    </w:p>
    <w:p w14:paraId="65E8B797"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4" w:history="1">
        <w:r w:rsidR="009A30F9" w:rsidRPr="00C16D01">
          <w:rPr>
            <w:rStyle w:val="Hipervnculo"/>
          </w:rPr>
          <w:t>8.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Work Planification</w:t>
        </w:r>
        <w:r w:rsidR="009A30F9">
          <w:rPr>
            <w:webHidden/>
          </w:rPr>
          <w:tab/>
        </w:r>
        <w:r w:rsidR="009A30F9">
          <w:rPr>
            <w:webHidden/>
          </w:rPr>
          <w:fldChar w:fldCharType="begin"/>
        </w:r>
        <w:r w:rsidR="009A30F9">
          <w:rPr>
            <w:webHidden/>
          </w:rPr>
          <w:instrText xml:space="preserve"> PAGEREF _Toc484586174 \h </w:instrText>
        </w:r>
        <w:r w:rsidR="009A30F9">
          <w:rPr>
            <w:webHidden/>
          </w:rPr>
        </w:r>
        <w:r w:rsidR="009A30F9">
          <w:rPr>
            <w:webHidden/>
          </w:rPr>
          <w:fldChar w:fldCharType="separate"/>
        </w:r>
        <w:r w:rsidR="009A30F9">
          <w:rPr>
            <w:webHidden/>
          </w:rPr>
          <w:t>56</w:t>
        </w:r>
        <w:r w:rsidR="009A30F9">
          <w:rPr>
            <w:webHidden/>
          </w:rPr>
          <w:fldChar w:fldCharType="end"/>
        </w:r>
      </w:hyperlink>
    </w:p>
    <w:p w14:paraId="2BD80FD9"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5" w:history="1">
        <w:r w:rsidR="009A30F9" w:rsidRPr="00C16D01">
          <w:rPr>
            <w:rStyle w:val="Hipervnculo"/>
          </w:rPr>
          <w:t>8.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roject Structure</w:t>
        </w:r>
        <w:r w:rsidR="009A30F9">
          <w:rPr>
            <w:webHidden/>
          </w:rPr>
          <w:tab/>
        </w:r>
        <w:r w:rsidR="009A30F9">
          <w:rPr>
            <w:webHidden/>
          </w:rPr>
          <w:fldChar w:fldCharType="begin"/>
        </w:r>
        <w:r w:rsidR="009A30F9">
          <w:rPr>
            <w:webHidden/>
          </w:rPr>
          <w:instrText xml:space="preserve"> PAGEREF _Toc484586175 \h </w:instrText>
        </w:r>
        <w:r w:rsidR="009A30F9">
          <w:rPr>
            <w:webHidden/>
          </w:rPr>
        </w:r>
        <w:r w:rsidR="009A30F9">
          <w:rPr>
            <w:webHidden/>
          </w:rPr>
          <w:fldChar w:fldCharType="separate"/>
        </w:r>
        <w:r w:rsidR="009A30F9">
          <w:rPr>
            <w:webHidden/>
          </w:rPr>
          <w:t>59</w:t>
        </w:r>
        <w:r w:rsidR="009A30F9">
          <w:rPr>
            <w:webHidden/>
          </w:rPr>
          <w:fldChar w:fldCharType="end"/>
        </w:r>
      </w:hyperlink>
    </w:p>
    <w:p w14:paraId="1AE4BDAB"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76" w:history="1">
        <w:r w:rsidR="009A30F9" w:rsidRPr="00C16D01">
          <w:rPr>
            <w:rStyle w:val="Hipervnculo"/>
          </w:rPr>
          <w:t>9.</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clusions and Future Work</w:t>
        </w:r>
        <w:r w:rsidR="009A30F9">
          <w:rPr>
            <w:webHidden/>
          </w:rPr>
          <w:tab/>
        </w:r>
        <w:r w:rsidR="009A30F9">
          <w:rPr>
            <w:webHidden/>
          </w:rPr>
          <w:fldChar w:fldCharType="begin"/>
        </w:r>
        <w:r w:rsidR="009A30F9">
          <w:rPr>
            <w:webHidden/>
          </w:rPr>
          <w:instrText xml:space="preserve"> PAGEREF _Toc484586176 \h </w:instrText>
        </w:r>
        <w:r w:rsidR="009A30F9">
          <w:rPr>
            <w:webHidden/>
          </w:rPr>
        </w:r>
        <w:r w:rsidR="009A30F9">
          <w:rPr>
            <w:webHidden/>
          </w:rPr>
          <w:fldChar w:fldCharType="separate"/>
        </w:r>
        <w:r w:rsidR="009A30F9">
          <w:rPr>
            <w:webHidden/>
          </w:rPr>
          <w:t>60</w:t>
        </w:r>
        <w:r w:rsidR="009A30F9">
          <w:rPr>
            <w:webHidden/>
          </w:rPr>
          <w:fldChar w:fldCharType="end"/>
        </w:r>
      </w:hyperlink>
    </w:p>
    <w:p w14:paraId="544D07AF"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7" w:history="1">
        <w:r w:rsidR="009A30F9" w:rsidRPr="00C16D01">
          <w:rPr>
            <w:rStyle w:val="Hipervnculo"/>
          </w:rPr>
          <w:t>9.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nclusions</w:t>
        </w:r>
        <w:r w:rsidR="009A30F9">
          <w:rPr>
            <w:webHidden/>
          </w:rPr>
          <w:tab/>
        </w:r>
        <w:r w:rsidR="009A30F9">
          <w:rPr>
            <w:webHidden/>
          </w:rPr>
          <w:fldChar w:fldCharType="begin"/>
        </w:r>
        <w:r w:rsidR="009A30F9">
          <w:rPr>
            <w:webHidden/>
          </w:rPr>
          <w:instrText xml:space="preserve"> PAGEREF _Toc484586177 \h </w:instrText>
        </w:r>
        <w:r w:rsidR="009A30F9">
          <w:rPr>
            <w:webHidden/>
          </w:rPr>
        </w:r>
        <w:r w:rsidR="009A30F9">
          <w:rPr>
            <w:webHidden/>
          </w:rPr>
          <w:fldChar w:fldCharType="separate"/>
        </w:r>
        <w:r w:rsidR="009A30F9">
          <w:rPr>
            <w:webHidden/>
          </w:rPr>
          <w:t>60</w:t>
        </w:r>
        <w:r w:rsidR="009A30F9">
          <w:rPr>
            <w:webHidden/>
          </w:rPr>
          <w:fldChar w:fldCharType="end"/>
        </w:r>
      </w:hyperlink>
    </w:p>
    <w:p w14:paraId="2A2CB81E" w14:textId="77777777" w:rsidR="009A30F9" w:rsidRDefault="00625F60">
      <w:pPr>
        <w:pStyle w:val="TDC2"/>
        <w:rPr>
          <w:rFonts w:asciiTheme="minorHAnsi" w:eastAsiaTheme="minorEastAsia" w:hAnsiTheme="minorHAnsi" w:cstheme="minorBidi"/>
          <w:smallCaps w:val="0"/>
          <w:sz w:val="24"/>
          <w:szCs w:val="24"/>
          <w:lang w:eastAsia="es-ES_tradnl"/>
        </w:rPr>
      </w:pPr>
      <w:hyperlink w:anchor="_Toc484586178" w:history="1">
        <w:r w:rsidR="009A30F9" w:rsidRPr="00C16D01">
          <w:rPr>
            <w:rStyle w:val="Hipervnculo"/>
          </w:rPr>
          <w:t>9.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Future Work</w:t>
        </w:r>
        <w:r w:rsidR="009A30F9">
          <w:rPr>
            <w:webHidden/>
          </w:rPr>
          <w:tab/>
        </w:r>
        <w:r w:rsidR="009A30F9">
          <w:rPr>
            <w:webHidden/>
          </w:rPr>
          <w:fldChar w:fldCharType="begin"/>
        </w:r>
        <w:r w:rsidR="009A30F9">
          <w:rPr>
            <w:webHidden/>
          </w:rPr>
          <w:instrText xml:space="preserve"> PAGEREF _Toc484586178 \h </w:instrText>
        </w:r>
        <w:r w:rsidR="009A30F9">
          <w:rPr>
            <w:webHidden/>
          </w:rPr>
        </w:r>
        <w:r w:rsidR="009A30F9">
          <w:rPr>
            <w:webHidden/>
          </w:rPr>
          <w:fldChar w:fldCharType="separate"/>
        </w:r>
        <w:r w:rsidR="009A30F9">
          <w:rPr>
            <w:webHidden/>
          </w:rPr>
          <w:t>61</w:t>
        </w:r>
        <w:r w:rsidR="009A30F9">
          <w:rPr>
            <w:webHidden/>
          </w:rPr>
          <w:fldChar w:fldCharType="end"/>
        </w:r>
      </w:hyperlink>
    </w:p>
    <w:p w14:paraId="10A00DD3"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79" w:history="1">
        <w:r w:rsidR="009A30F9" w:rsidRPr="00C16D01">
          <w:rPr>
            <w:rStyle w:val="Hipervnculo"/>
          </w:rPr>
          <w:t>10.</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clusiones</w:t>
        </w:r>
        <w:r w:rsidR="009A30F9">
          <w:rPr>
            <w:webHidden/>
          </w:rPr>
          <w:tab/>
        </w:r>
        <w:r w:rsidR="009A30F9">
          <w:rPr>
            <w:webHidden/>
          </w:rPr>
          <w:fldChar w:fldCharType="begin"/>
        </w:r>
        <w:r w:rsidR="009A30F9">
          <w:rPr>
            <w:webHidden/>
          </w:rPr>
          <w:instrText xml:space="preserve"> PAGEREF _Toc484586179 \h </w:instrText>
        </w:r>
        <w:r w:rsidR="009A30F9">
          <w:rPr>
            <w:webHidden/>
          </w:rPr>
        </w:r>
        <w:r w:rsidR="009A30F9">
          <w:rPr>
            <w:webHidden/>
          </w:rPr>
          <w:fldChar w:fldCharType="separate"/>
        </w:r>
        <w:r w:rsidR="009A30F9">
          <w:rPr>
            <w:webHidden/>
          </w:rPr>
          <w:t>62</w:t>
        </w:r>
        <w:r w:rsidR="009A30F9">
          <w:rPr>
            <w:webHidden/>
          </w:rPr>
          <w:fldChar w:fldCharType="end"/>
        </w:r>
      </w:hyperlink>
    </w:p>
    <w:p w14:paraId="673F1099" w14:textId="77777777" w:rsidR="009A30F9" w:rsidRDefault="00625F60">
      <w:pPr>
        <w:pStyle w:val="TDC1"/>
        <w:rPr>
          <w:rFonts w:asciiTheme="minorHAnsi" w:eastAsiaTheme="minorEastAsia" w:hAnsiTheme="minorHAnsi" w:cstheme="minorBidi"/>
          <w:b w:val="0"/>
          <w:caps w:val="0"/>
          <w:sz w:val="24"/>
          <w:szCs w:val="24"/>
          <w:lang w:eastAsia="es-ES_tradnl"/>
        </w:rPr>
      </w:pPr>
      <w:hyperlink w:anchor="_Toc484586180" w:history="1">
        <w:r w:rsidR="009A30F9" w:rsidRPr="00C16D01">
          <w:rPr>
            <w:rStyle w:val="Hipervnculo"/>
          </w:rPr>
          <w:t>Bibliografía</w:t>
        </w:r>
        <w:r w:rsidR="009A30F9">
          <w:rPr>
            <w:webHidden/>
          </w:rPr>
          <w:tab/>
        </w:r>
        <w:r w:rsidR="009A30F9">
          <w:rPr>
            <w:webHidden/>
          </w:rPr>
          <w:fldChar w:fldCharType="begin"/>
        </w:r>
        <w:r w:rsidR="009A30F9">
          <w:rPr>
            <w:webHidden/>
          </w:rPr>
          <w:instrText xml:space="preserve"> PAGEREF _Toc484586180 \h </w:instrText>
        </w:r>
        <w:r w:rsidR="009A30F9">
          <w:rPr>
            <w:webHidden/>
          </w:rPr>
        </w:r>
        <w:r w:rsidR="009A30F9">
          <w:rPr>
            <w:webHidden/>
          </w:rPr>
          <w:fldChar w:fldCharType="separate"/>
        </w:r>
        <w:r w:rsidR="009A30F9">
          <w:rPr>
            <w:webHidden/>
          </w:rPr>
          <w:t>63</w:t>
        </w:r>
        <w:r w:rsidR="009A30F9">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37A411D6" w14:textId="77777777" w:rsidR="009A30F9"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586181" w:history="1">
        <w:r w:rsidR="009A30F9" w:rsidRPr="000F38C9">
          <w:rPr>
            <w:rStyle w:val="Hipervnculo"/>
            <w:noProof/>
          </w:rPr>
          <w:t>Figura 1.1: Foto captada por la NASA que deja ver una silueta humana en el planeta Marte.</w:t>
        </w:r>
        <w:r w:rsidR="009A30F9">
          <w:rPr>
            <w:noProof/>
            <w:webHidden/>
          </w:rPr>
          <w:tab/>
        </w:r>
        <w:r w:rsidR="009A30F9">
          <w:rPr>
            <w:noProof/>
            <w:webHidden/>
          </w:rPr>
          <w:fldChar w:fldCharType="begin"/>
        </w:r>
        <w:r w:rsidR="009A30F9">
          <w:rPr>
            <w:noProof/>
            <w:webHidden/>
          </w:rPr>
          <w:instrText xml:space="preserve"> PAGEREF _Toc484586181 \h </w:instrText>
        </w:r>
        <w:r w:rsidR="009A30F9">
          <w:rPr>
            <w:noProof/>
            <w:webHidden/>
          </w:rPr>
        </w:r>
        <w:r w:rsidR="009A30F9">
          <w:rPr>
            <w:noProof/>
            <w:webHidden/>
          </w:rPr>
          <w:fldChar w:fldCharType="separate"/>
        </w:r>
        <w:r w:rsidR="009A30F9">
          <w:rPr>
            <w:noProof/>
            <w:webHidden/>
          </w:rPr>
          <w:t>1</w:t>
        </w:r>
        <w:r w:rsidR="009A30F9">
          <w:rPr>
            <w:noProof/>
            <w:webHidden/>
          </w:rPr>
          <w:fldChar w:fldCharType="end"/>
        </w:r>
      </w:hyperlink>
    </w:p>
    <w:p w14:paraId="2C4D1643"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2" w:history="1">
        <w:r w:rsidR="009A30F9" w:rsidRPr="000F38C9">
          <w:rPr>
            <w:rStyle w:val="Hipervnculo"/>
            <w:noProof/>
          </w:rPr>
          <w:t>Figura 1.2: Lenin y Trotsky</w:t>
        </w:r>
        <w:r w:rsidR="009A30F9">
          <w:rPr>
            <w:noProof/>
            <w:webHidden/>
          </w:rPr>
          <w:tab/>
        </w:r>
        <w:r w:rsidR="009A30F9">
          <w:rPr>
            <w:noProof/>
            <w:webHidden/>
          </w:rPr>
          <w:fldChar w:fldCharType="begin"/>
        </w:r>
        <w:r w:rsidR="009A30F9">
          <w:rPr>
            <w:noProof/>
            <w:webHidden/>
          </w:rPr>
          <w:instrText xml:space="preserve"> PAGEREF _Toc484586182 \h </w:instrText>
        </w:r>
        <w:r w:rsidR="009A30F9">
          <w:rPr>
            <w:noProof/>
            <w:webHidden/>
          </w:rPr>
        </w:r>
        <w:r w:rsidR="009A30F9">
          <w:rPr>
            <w:noProof/>
            <w:webHidden/>
          </w:rPr>
          <w:fldChar w:fldCharType="separate"/>
        </w:r>
        <w:r w:rsidR="009A30F9">
          <w:rPr>
            <w:noProof/>
            <w:webHidden/>
          </w:rPr>
          <w:t>3</w:t>
        </w:r>
        <w:r w:rsidR="009A30F9">
          <w:rPr>
            <w:noProof/>
            <w:webHidden/>
          </w:rPr>
          <w:fldChar w:fldCharType="end"/>
        </w:r>
      </w:hyperlink>
    </w:p>
    <w:p w14:paraId="245BD8D1"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3" w:history="1">
        <w:r w:rsidR="009A30F9" w:rsidRPr="000F38C9">
          <w:rPr>
            <w:rStyle w:val="Hipervnculo"/>
            <w:noProof/>
          </w:rPr>
          <w:t>Figura 1.3: Ejemplo de manipulación de imágenes con objetivo de ocultar contenido.</w:t>
        </w:r>
        <w:r w:rsidR="009A30F9">
          <w:rPr>
            <w:noProof/>
            <w:webHidden/>
          </w:rPr>
          <w:tab/>
        </w:r>
        <w:r w:rsidR="009A30F9">
          <w:rPr>
            <w:noProof/>
            <w:webHidden/>
          </w:rPr>
          <w:fldChar w:fldCharType="begin"/>
        </w:r>
        <w:r w:rsidR="009A30F9">
          <w:rPr>
            <w:noProof/>
            <w:webHidden/>
          </w:rPr>
          <w:instrText xml:space="preserve"> PAGEREF _Toc484586183 \h </w:instrText>
        </w:r>
        <w:r w:rsidR="009A30F9">
          <w:rPr>
            <w:noProof/>
            <w:webHidden/>
          </w:rPr>
        </w:r>
        <w:r w:rsidR="009A30F9">
          <w:rPr>
            <w:noProof/>
            <w:webHidden/>
          </w:rPr>
          <w:fldChar w:fldCharType="separate"/>
        </w:r>
        <w:r w:rsidR="009A30F9">
          <w:rPr>
            <w:noProof/>
            <w:webHidden/>
          </w:rPr>
          <w:t>3</w:t>
        </w:r>
        <w:r w:rsidR="009A30F9">
          <w:rPr>
            <w:noProof/>
            <w:webHidden/>
          </w:rPr>
          <w:fldChar w:fldCharType="end"/>
        </w:r>
      </w:hyperlink>
    </w:p>
    <w:p w14:paraId="7299808C"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4" w:history="1">
        <w:r w:rsidR="009A30F9" w:rsidRPr="000F38C9">
          <w:rPr>
            <w:rStyle w:val="Hipervnculo"/>
            <w:noProof/>
          </w:rPr>
          <w:t xml:space="preserve">Figura 1.4: </w:t>
        </w:r>
        <w:r w:rsidR="009A30F9" w:rsidRPr="000F38C9">
          <w:rPr>
            <w:rStyle w:val="Hipervnculo"/>
            <w:iCs/>
            <w:noProof/>
          </w:rPr>
          <w:t>Ejemplo de empalme de imágenes.</w:t>
        </w:r>
        <w:r w:rsidR="009A30F9">
          <w:rPr>
            <w:noProof/>
            <w:webHidden/>
          </w:rPr>
          <w:tab/>
        </w:r>
        <w:r w:rsidR="009A30F9">
          <w:rPr>
            <w:noProof/>
            <w:webHidden/>
          </w:rPr>
          <w:fldChar w:fldCharType="begin"/>
        </w:r>
        <w:r w:rsidR="009A30F9">
          <w:rPr>
            <w:noProof/>
            <w:webHidden/>
          </w:rPr>
          <w:instrText xml:space="preserve"> PAGEREF _Toc484586184 \h </w:instrText>
        </w:r>
        <w:r w:rsidR="009A30F9">
          <w:rPr>
            <w:noProof/>
            <w:webHidden/>
          </w:rPr>
        </w:r>
        <w:r w:rsidR="009A30F9">
          <w:rPr>
            <w:noProof/>
            <w:webHidden/>
          </w:rPr>
          <w:fldChar w:fldCharType="separate"/>
        </w:r>
        <w:r w:rsidR="009A30F9">
          <w:rPr>
            <w:noProof/>
            <w:webHidden/>
          </w:rPr>
          <w:t>4</w:t>
        </w:r>
        <w:r w:rsidR="009A30F9">
          <w:rPr>
            <w:noProof/>
            <w:webHidden/>
          </w:rPr>
          <w:fldChar w:fldCharType="end"/>
        </w:r>
      </w:hyperlink>
    </w:p>
    <w:p w14:paraId="05E564A9"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5" w:history="1">
        <w:r w:rsidR="009A30F9" w:rsidRPr="000F38C9">
          <w:rPr>
            <w:rStyle w:val="Hipervnculo"/>
            <w:noProof/>
          </w:rPr>
          <w:t>Figura 1.5: Diagrama de Gantt de la planificación del proyecto</w:t>
        </w:r>
        <w:r w:rsidR="009A30F9">
          <w:rPr>
            <w:noProof/>
            <w:webHidden/>
          </w:rPr>
          <w:tab/>
        </w:r>
        <w:r w:rsidR="009A30F9">
          <w:rPr>
            <w:noProof/>
            <w:webHidden/>
          </w:rPr>
          <w:fldChar w:fldCharType="begin"/>
        </w:r>
        <w:r w:rsidR="009A30F9">
          <w:rPr>
            <w:noProof/>
            <w:webHidden/>
          </w:rPr>
          <w:instrText xml:space="preserve"> PAGEREF _Toc484586185 \h </w:instrText>
        </w:r>
        <w:r w:rsidR="009A30F9">
          <w:rPr>
            <w:noProof/>
            <w:webHidden/>
          </w:rPr>
        </w:r>
        <w:r w:rsidR="009A30F9">
          <w:rPr>
            <w:noProof/>
            <w:webHidden/>
          </w:rPr>
          <w:fldChar w:fldCharType="separate"/>
        </w:r>
        <w:r w:rsidR="009A30F9">
          <w:rPr>
            <w:noProof/>
            <w:webHidden/>
          </w:rPr>
          <w:t>8</w:t>
        </w:r>
        <w:r w:rsidR="009A30F9">
          <w:rPr>
            <w:noProof/>
            <w:webHidden/>
          </w:rPr>
          <w:fldChar w:fldCharType="end"/>
        </w:r>
      </w:hyperlink>
    </w:p>
    <w:p w14:paraId="4C536D27"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6" w:history="1">
        <w:r w:rsidR="009A30F9" w:rsidRPr="000F38C9">
          <w:rPr>
            <w:rStyle w:val="Hipervnculo"/>
            <w:noProof/>
          </w:rPr>
          <w:t>Figura 3.1: Primera imagen falsificada</w:t>
        </w:r>
        <w:r w:rsidR="009A30F9">
          <w:rPr>
            <w:noProof/>
            <w:webHidden/>
          </w:rPr>
          <w:tab/>
        </w:r>
        <w:r w:rsidR="009A30F9">
          <w:rPr>
            <w:noProof/>
            <w:webHidden/>
          </w:rPr>
          <w:fldChar w:fldCharType="begin"/>
        </w:r>
        <w:r w:rsidR="009A30F9">
          <w:rPr>
            <w:noProof/>
            <w:webHidden/>
          </w:rPr>
          <w:instrText xml:space="preserve"> PAGEREF _Toc484586186 \h </w:instrText>
        </w:r>
        <w:r w:rsidR="009A30F9">
          <w:rPr>
            <w:noProof/>
            <w:webHidden/>
          </w:rPr>
        </w:r>
        <w:r w:rsidR="009A30F9">
          <w:rPr>
            <w:noProof/>
            <w:webHidden/>
          </w:rPr>
          <w:fldChar w:fldCharType="separate"/>
        </w:r>
        <w:r w:rsidR="009A30F9">
          <w:rPr>
            <w:noProof/>
            <w:webHidden/>
          </w:rPr>
          <w:t>21</w:t>
        </w:r>
        <w:r w:rsidR="009A30F9">
          <w:rPr>
            <w:noProof/>
            <w:webHidden/>
          </w:rPr>
          <w:fldChar w:fldCharType="end"/>
        </w:r>
      </w:hyperlink>
    </w:p>
    <w:p w14:paraId="378F4F21"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7" w:history="1">
        <w:r w:rsidR="009A30F9" w:rsidRPr="000F38C9">
          <w:rPr>
            <w:rStyle w:val="Hipervnculo"/>
            <w:noProof/>
          </w:rPr>
          <w:t>Figura 3.2: Imagen (a) representa una falsificación mediante la técnica del empalme de imágenes, entre las imágenes (b) y (c</w:t>
        </w:r>
        <w:r w:rsidR="009A30F9" w:rsidRPr="000F38C9">
          <w:rPr>
            <w:rStyle w:val="Hipervnculo"/>
            <w:iCs/>
            <w:noProof/>
          </w:rPr>
          <w:t>)</w:t>
        </w:r>
        <w:r w:rsidR="009A30F9" w:rsidRPr="000F38C9">
          <w:rPr>
            <w:rStyle w:val="Hipervnculo"/>
            <w:i/>
            <w:iCs/>
            <w:noProof/>
          </w:rPr>
          <w:t>.</w:t>
        </w:r>
        <w:r w:rsidR="009A30F9">
          <w:rPr>
            <w:noProof/>
            <w:webHidden/>
          </w:rPr>
          <w:tab/>
        </w:r>
        <w:r w:rsidR="009A30F9">
          <w:rPr>
            <w:noProof/>
            <w:webHidden/>
          </w:rPr>
          <w:fldChar w:fldCharType="begin"/>
        </w:r>
        <w:r w:rsidR="009A30F9">
          <w:rPr>
            <w:noProof/>
            <w:webHidden/>
          </w:rPr>
          <w:instrText xml:space="preserve"> PAGEREF _Toc484586187 \h </w:instrText>
        </w:r>
        <w:r w:rsidR="009A30F9">
          <w:rPr>
            <w:noProof/>
            <w:webHidden/>
          </w:rPr>
        </w:r>
        <w:r w:rsidR="009A30F9">
          <w:rPr>
            <w:noProof/>
            <w:webHidden/>
          </w:rPr>
          <w:fldChar w:fldCharType="separate"/>
        </w:r>
        <w:r w:rsidR="009A30F9">
          <w:rPr>
            <w:noProof/>
            <w:webHidden/>
          </w:rPr>
          <w:t>22</w:t>
        </w:r>
        <w:r w:rsidR="009A30F9">
          <w:rPr>
            <w:noProof/>
            <w:webHidden/>
          </w:rPr>
          <w:fldChar w:fldCharType="end"/>
        </w:r>
      </w:hyperlink>
    </w:p>
    <w:p w14:paraId="0FDB764A"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8" w:history="1">
        <w:r w:rsidR="009A30F9" w:rsidRPr="000F38C9">
          <w:rPr>
            <w:rStyle w:val="Hipervnculo"/>
            <w:noProof/>
          </w:rPr>
          <w:t>Figura 3.3: Ejemplo de retoque de imágenes (1).</w:t>
        </w:r>
        <w:r w:rsidR="009A30F9">
          <w:rPr>
            <w:noProof/>
            <w:webHidden/>
          </w:rPr>
          <w:tab/>
        </w:r>
        <w:r w:rsidR="009A30F9">
          <w:rPr>
            <w:noProof/>
            <w:webHidden/>
          </w:rPr>
          <w:fldChar w:fldCharType="begin"/>
        </w:r>
        <w:r w:rsidR="009A30F9">
          <w:rPr>
            <w:noProof/>
            <w:webHidden/>
          </w:rPr>
          <w:instrText xml:space="preserve"> PAGEREF _Toc484586188 \h </w:instrText>
        </w:r>
        <w:r w:rsidR="009A30F9">
          <w:rPr>
            <w:noProof/>
            <w:webHidden/>
          </w:rPr>
        </w:r>
        <w:r w:rsidR="009A30F9">
          <w:rPr>
            <w:noProof/>
            <w:webHidden/>
          </w:rPr>
          <w:fldChar w:fldCharType="separate"/>
        </w:r>
        <w:r w:rsidR="009A30F9">
          <w:rPr>
            <w:noProof/>
            <w:webHidden/>
          </w:rPr>
          <w:t>24</w:t>
        </w:r>
        <w:r w:rsidR="009A30F9">
          <w:rPr>
            <w:noProof/>
            <w:webHidden/>
          </w:rPr>
          <w:fldChar w:fldCharType="end"/>
        </w:r>
      </w:hyperlink>
    </w:p>
    <w:p w14:paraId="7155AB6E"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9" w:history="1">
        <w:r w:rsidR="009A30F9" w:rsidRPr="000F38C9">
          <w:rPr>
            <w:rStyle w:val="Hipervnculo"/>
            <w:noProof/>
          </w:rPr>
          <w:t>Figura 3.4: Ejemplo de retoque de imágenes (2).</w:t>
        </w:r>
        <w:r w:rsidR="009A30F9">
          <w:rPr>
            <w:noProof/>
            <w:webHidden/>
          </w:rPr>
          <w:tab/>
        </w:r>
        <w:r w:rsidR="009A30F9">
          <w:rPr>
            <w:noProof/>
            <w:webHidden/>
          </w:rPr>
          <w:fldChar w:fldCharType="begin"/>
        </w:r>
        <w:r w:rsidR="009A30F9">
          <w:rPr>
            <w:noProof/>
            <w:webHidden/>
          </w:rPr>
          <w:instrText xml:space="preserve"> PAGEREF _Toc484586189 \h </w:instrText>
        </w:r>
        <w:r w:rsidR="009A30F9">
          <w:rPr>
            <w:noProof/>
            <w:webHidden/>
          </w:rPr>
        </w:r>
        <w:r w:rsidR="009A30F9">
          <w:rPr>
            <w:noProof/>
            <w:webHidden/>
          </w:rPr>
          <w:fldChar w:fldCharType="separate"/>
        </w:r>
        <w:r w:rsidR="009A30F9">
          <w:rPr>
            <w:noProof/>
            <w:webHidden/>
          </w:rPr>
          <w:t>25</w:t>
        </w:r>
        <w:r w:rsidR="009A30F9">
          <w:rPr>
            <w:noProof/>
            <w:webHidden/>
          </w:rPr>
          <w:fldChar w:fldCharType="end"/>
        </w:r>
      </w:hyperlink>
    </w:p>
    <w:p w14:paraId="7E9E7DCA"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0" w:history="1">
        <w:r w:rsidR="009A30F9" w:rsidRPr="000F38C9">
          <w:rPr>
            <w:rStyle w:val="Hipervnculo"/>
            <w:noProof/>
          </w:rPr>
          <w:t>Figura 3.5: Ejemplo de duplicación por técnica de copia-pega.</w:t>
        </w:r>
        <w:r w:rsidR="009A30F9">
          <w:rPr>
            <w:noProof/>
            <w:webHidden/>
          </w:rPr>
          <w:tab/>
        </w:r>
        <w:r w:rsidR="009A30F9">
          <w:rPr>
            <w:noProof/>
            <w:webHidden/>
          </w:rPr>
          <w:fldChar w:fldCharType="begin"/>
        </w:r>
        <w:r w:rsidR="009A30F9">
          <w:rPr>
            <w:noProof/>
            <w:webHidden/>
          </w:rPr>
          <w:instrText xml:space="preserve"> PAGEREF _Toc484586190 \h </w:instrText>
        </w:r>
        <w:r w:rsidR="009A30F9">
          <w:rPr>
            <w:noProof/>
            <w:webHidden/>
          </w:rPr>
        </w:r>
        <w:r w:rsidR="009A30F9">
          <w:rPr>
            <w:noProof/>
            <w:webHidden/>
          </w:rPr>
          <w:fldChar w:fldCharType="separate"/>
        </w:r>
        <w:r w:rsidR="009A30F9">
          <w:rPr>
            <w:noProof/>
            <w:webHidden/>
          </w:rPr>
          <w:t>26</w:t>
        </w:r>
        <w:r w:rsidR="009A30F9">
          <w:rPr>
            <w:noProof/>
            <w:webHidden/>
          </w:rPr>
          <w:fldChar w:fldCharType="end"/>
        </w:r>
      </w:hyperlink>
    </w:p>
    <w:p w14:paraId="214C9EB4"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1" w:history="1">
        <w:r w:rsidR="009A30F9" w:rsidRPr="000F38C9">
          <w:rPr>
            <w:rStyle w:val="Hipervnculo"/>
            <w:noProof/>
          </w:rPr>
          <w:t>Figura 3.6: Ejemplo de ocultación de información mediante copia-pega</w:t>
        </w:r>
        <w:r w:rsidR="009A30F9">
          <w:rPr>
            <w:noProof/>
            <w:webHidden/>
          </w:rPr>
          <w:tab/>
        </w:r>
        <w:r w:rsidR="009A30F9">
          <w:rPr>
            <w:noProof/>
            <w:webHidden/>
          </w:rPr>
          <w:fldChar w:fldCharType="begin"/>
        </w:r>
        <w:r w:rsidR="009A30F9">
          <w:rPr>
            <w:noProof/>
            <w:webHidden/>
          </w:rPr>
          <w:instrText xml:space="preserve"> PAGEREF _Toc484586191 \h </w:instrText>
        </w:r>
        <w:r w:rsidR="009A30F9">
          <w:rPr>
            <w:noProof/>
            <w:webHidden/>
          </w:rPr>
        </w:r>
        <w:r w:rsidR="009A30F9">
          <w:rPr>
            <w:noProof/>
            <w:webHidden/>
          </w:rPr>
          <w:fldChar w:fldCharType="separate"/>
        </w:r>
        <w:r w:rsidR="009A30F9">
          <w:rPr>
            <w:noProof/>
            <w:webHidden/>
          </w:rPr>
          <w:t>27</w:t>
        </w:r>
        <w:r w:rsidR="009A30F9">
          <w:rPr>
            <w:noProof/>
            <w:webHidden/>
          </w:rPr>
          <w:fldChar w:fldCharType="end"/>
        </w:r>
      </w:hyperlink>
    </w:p>
    <w:p w14:paraId="13711DA9"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2" w:history="1">
        <w:r w:rsidR="009A30F9" w:rsidRPr="000F38C9">
          <w:rPr>
            <w:rStyle w:val="Hipervnculo"/>
            <w:noProof/>
          </w:rPr>
          <w:t>Figura 3.7: Ejemplo de empalme de imágenes obtenidas del Dataset CASIA TIDE V2.0, la (c) se ha obtenido mediante empalme de (a) y (b).</w:t>
        </w:r>
        <w:r w:rsidR="009A30F9">
          <w:rPr>
            <w:noProof/>
            <w:webHidden/>
          </w:rPr>
          <w:tab/>
        </w:r>
        <w:r w:rsidR="009A30F9">
          <w:rPr>
            <w:noProof/>
            <w:webHidden/>
          </w:rPr>
          <w:fldChar w:fldCharType="begin"/>
        </w:r>
        <w:r w:rsidR="009A30F9">
          <w:rPr>
            <w:noProof/>
            <w:webHidden/>
          </w:rPr>
          <w:instrText xml:space="preserve"> PAGEREF _Toc484586192 \h </w:instrText>
        </w:r>
        <w:r w:rsidR="009A30F9">
          <w:rPr>
            <w:noProof/>
            <w:webHidden/>
          </w:rPr>
        </w:r>
        <w:r w:rsidR="009A30F9">
          <w:rPr>
            <w:noProof/>
            <w:webHidden/>
          </w:rPr>
          <w:fldChar w:fldCharType="separate"/>
        </w:r>
        <w:r w:rsidR="009A30F9">
          <w:rPr>
            <w:noProof/>
            <w:webHidden/>
          </w:rPr>
          <w:t>28</w:t>
        </w:r>
        <w:r w:rsidR="009A30F9">
          <w:rPr>
            <w:noProof/>
            <w:webHidden/>
          </w:rPr>
          <w:fldChar w:fldCharType="end"/>
        </w:r>
      </w:hyperlink>
    </w:p>
    <w:p w14:paraId="758B8DB2"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3" w:history="1">
        <w:r w:rsidR="009A30F9" w:rsidRPr="000F38C9">
          <w:rPr>
            <w:rStyle w:val="Hipervnculo"/>
            <w:noProof/>
          </w:rPr>
          <w:t>Figura 4.1: Taxonomía de métodos de identificación de edición de imágenes digitales.</w:t>
        </w:r>
        <w:r w:rsidR="009A30F9">
          <w:rPr>
            <w:noProof/>
            <w:webHidden/>
          </w:rPr>
          <w:tab/>
        </w:r>
        <w:r w:rsidR="009A30F9">
          <w:rPr>
            <w:noProof/>
            <w:webHidden/>
          </w:rPr>
          <w:fldChar w:fldCharType="begin"/>
        </w:r>
        <w:r w:rsidR="009A30F9">
          <w:rPr>
            <w:noProof/>
            <w:webHidden/>
          </w:rPr>
          <w:instrText xml:space="preserve"> PAGEREF _Toc484586193 \h </w:instrText>
        </w:r>
        <w:r w:rsidR="009A30F9">
          <w:rPr>
            <w:noProof/>
            <w:webHidden/>
          </w:rPr>
        </w:r>
        <w:r w:rsidR="009A30F9">
          <w:rPr>
            <w:noProof/>
            <w:webHidden/>
          </w:rPr>
          <w:fldChar w:fldCharType="separate"/>
        </w:r>
        <w:r w:rsidR="009A30F9">
          <w:rPr>
            <w:noProof/>
            <w:webHidden/>
          </w:rPr>
          <w:t>32</w:t>
        </w:r>
        <w:r w:rsidR="009A30F9">
          <w:rPr>
            <w:noProof/>
            <w:webHidden/>
          </w:rPr>
          <w:fldChar w:fldCharType="end"/>
        </w:r>
      </w:hyperlink>
    </w:p>
    <w:p w14:paraId="05C7D370"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4" w:history="1">
        <w:r w:rsidR="009A30F9" w:rsidRPr="000F38C9">
          <w:rPr>
            <w:rStyle w:val="Hipervnculo"/>
            <w:noProof/>
          </w:rPr>
          <w:t>Figura 4.2: Gráfico de publicaciones de los últimos años.</w:t>
        </w:r>
        <w:r w:rsidR="009A30F9">
          <w:rPr>
            <w:noProof/>
            <w:webHidden/>
          </w:rPr>
          <w:tab/>
        </w:r>
        <w:r w:rsidR="009A30F9">
          <w:rPr>
            <w:noProof/>
            <w:webHidden/>
          </w:rPr>
          <w:fldChar w:fldCharType="begin"/>
        </w:r>
        <w:r w:rsidR="009A30F9">
          <w:rPr>
            <w:noProof/>
            <w:webHidden/>
          </w:rPr>
          <w:instrText xml:space="preserve"> PAGEREF _Toc484586194 \h </w:instrText>
        </w:r>
        <w:r w:rsidR="009A30F9">
          <w:rPr>
            <w:noProof/>
            <w:webHidden/>
          </w:rPr>
        </w:r>
        <w:r w:rsidR="009A30F9">
          <w:rPr>
            <w:noProof/>
            <w:webHidden/>
          </w:rPr>
          <w:fldChar w:fldCharType="separate"/>
        </w:r>
        <w:r w:rsidR="009A30F9">
          <w:rPr>
            <w:noProof/>
            <w:webHidden/>
          </w:rPr>
          <w:t>32</w:t>
        </w:r>
        <w:r w:rsidR="009A30F9">
          <w:rPr>
            <w:noProof/>
            <w:webHidden/>
          </w:rPr>
          <w:fldChar w:fldCharType="end"/>
        </w:r>
      </w:hyperlink>
    </w:p>
    <w:p w14:paraId="5E072735"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5" w:history="1">
        <w:r w:rsidR="009A30F9" w:rsidRPr="000F38C9">
          <w:rPr>
            <w:rStyle w:val="Hipervnculo"/>
            <w:noProof/>
          </w:rPr>
          <w:t>Figura 4.3: Imágenes resultantes de aplicar el algoritmo SIFT.</w:t>
        </w:r>
        <w:r w:rsidR="009A30F9">
          <w:rPr>
            <w:noProof/>
            <w:webHidden/>
          </w:rPr>
          <w:tab/>
        </w:r>
        <w:r w:rsidR="009A30F9">
          <w:rPr>
            <w:noProof/>
            <w:webHidden/>
          </w:rPr>
          <w:fldChar w:fldCharType="begin"/>
        </w:r>
        <w:r w:rsidR="009A30F9">
          <w:rPr>
            <w:noProof/>
            <w:webHidden/>
          </w:rPr>
          <w:instrText xml:space="preserve"> PAGEREF _Toc484586195 \h </w:instrText>
        </w:r>
        <w:r w:rsidR="009A30F9">
          <w:rPr>
            <w:noProof/>
            <w:webHidden/>
          </w:rPr>
        </w:r>
        <w:r w:rsidR="009A30F9">
          <w:rPr>
            <w:noProof/>
            <w:webHidden/>
          </w:rPr>
          <w:fldChar w:fldCharType="separate"/>
        </w:r>
        <w:r w:rsidR="009A30F9">
          <w:rPr>
            <w:noProof/>
            <w:webHidden/>
          </w:rPr>
          <w:t>34</w:t>
        </w:r>
        <w:r w:rsidR="009A30F9">
          <w:rPr>
            <w:noProof/>
            <w:webHidden/>
          </w:rPr>
          <w:fldChar w:fldCharType="end"/>
        </w:r>
      </w:hyperlink>
    </w:p>
    <w:p w14:paraId="53780CF2"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6" w:history="1">
        <w:r w:rsidR="009A30F9" w:rsidRPr="000F38C9">
          <w:rPr>
            <w:rStyle w:val="Hipervnculo"/>
            <w:noProof/>
          </w:rPr>
          <w:t>Figura 4.4: Ejemplo de fase de entrenamiento.</w:t>
        </w:r>
        <w:r w:rsidR="009A30F9">
          <w:rPr>
            <w:noProof/>
            <w:webHidden/>
          </w:rPr>
          <w:tab/>
        </w:r>
        <w:r w:rsidR="009A30F9">
          <w:rPr>
            <w:noProof/>
            <w:webHidden/>
          </w:rPr>
          <w:fldChar w:fldCharType="begin"/>
        </w:r>
        <w:r w:rsidR="009A30F9">
          <w:rPr>
            <w:noProof/>
            <w:webHidden/>
          </w:rPr>
          <w:instrText xml:space="preserve"> PAGEREF _Toc484586196 \h </w:instrText>
        </w:r>
        <w:r w:rsidR="009A30F9">
          <w:rPr>
            <w:noProof/>
            <w:webHidden/>
          </w:rPr>
        </w:r>
        <w:r w:rsidR="009A30F9">
          <w:rPr>
            <w:noProof/>
            <w:webHidden/>
          </w:rPr>
          <w:fldChar w:fldCharType="separate"/>
        </w:r>
        <w:r w:rsidR="009A30F9">
          <w:rPr>
            <w:noProof/>
            <w:webHidden/>
          </w:rPr>
          <w:t>37</w:t>
        </w:r>
        <w:r w:rsidR="009A30F9">
          <w:rPr>
            <w:noProof/>
            <w:webHidden/>
          </w:rPr>
          <w:fldChar w:fldCharType="end"/>
        </w:r>
      </w:hyperlink>
    </w:p>
    <w:p w14:paraId="3F9580F2"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7" w:history="1">
        <w:r w:rsidR="009A30F9" w:rsidRPr="000F38C9">
          <w:rPr>
            <w:rStyle w:val="Hipervnculo"/>
            <w:noProof/>
          </w:rPr>
          <w:t>Figura 4.5: Ejemplo de fase de predicción.</w:t>
        </w:r>
        <w:r w:rsidR="009A30F9">
          <w:rPr>
            <w:noProof/>
            <w:webHidden/>
          </w:rPr>
          <w:tab/>
        </w:r>
        <w:r w:rsidR="009A30F9">
          <w:rPr>
            <w:noProof/>
            <w:webHidden/>
          </w:rPr>
          <w:fldChar w:fldCharType="begin"/>
        </w:r>
        <w:r w:rsidR="009A30F9">
          <w:rPr>
            <w:noProof/>
            <w:webHidden/>
          </w:rPr>
          <w:instrText xml:space="preserve"> PAGEREF _Toc484586197 \h </w:instrText>
        </w:r>
        <w:r w:rsidR="009A30F9">
          <w:rPr>
            <w:noProof/>
            <w:webHidden/>
          </w:rPr>
        </w:r>
        <w:r w:rsidR="009A30F9">
          <w:rPr>
            <w:noProof/>
            <w:webHidden/>
          </w:rPr>
          <w:fldChar w:fldCharType="separate"/>
        </w:r>
        <w:r w:rsidR="009A30F9">
          <w:rPr>
            <w:noProof/>
            <w:webHidden/>
          </w:rPr>
          <w:t>38</w:t>
        </w:r>
        <w:r w:rsidR="009A30F9">
          <w:rPr>
            <w:noProof/>
            <w:webHidden/>
          </w:rPr>
          <w:fldChar w:fldCharType="end"/>
        </w:r>
      </w:hyperlink>
    </w:p>
    <w:p w14:paraId="6580A65E"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8" w:history="1">
        <w:r w:rsidR="009A30F9" w:rsidRPr="000F38C9">
          <w:rPr>
            <w:rStyle w:val="Hipervnculo"/>
            <w:noProof/>
          </w:rPr>
          <w:t>Figura 5.1: Descripción conceptual del algoritmo 1.</w:t>
        </w:r>
        <w:r w:rsidR="009A30F9">
          <w:rPr>
            <w:noProof/>
            <w:webHidden/>
          </w:rPr>
          <w:tab/>
        </w:r>
        <w:r w:rsidR="009A30F9">
          <w:rPr>
            <w:noProof/>
            <w:webHidden/>
          </w:rPr>
          <w:fldChar w:fldCharType="begin"/>
        </w:r>
        <w:r w:rsidR="009A30F9">
          <w:rPr>
            <w:noProof/>
            <w:webHidden/>
          </w:rPr>
          <w:instrText xml:space="preserve"> PAGEREF _Toc484586198 \h </w:instrText>
        </w:r>
        <w:r w:rsidR="009A30F9">
          <w:rPr>
            <w:noProof/>
            <w:webHidden/>
          </w:rPr>
        </w:r>
        <w:r w:rsidR="009A30F9">
          <w:rPr>
            <w:noProof/>
            <w:webHidden/>
          </w:rPr>
          <w:fldChar w:fldCharType="separate"/>
        </w:r>
        <w:r w:rsidR="009A30F9">
          <w:rPr>
            <w:noProof/>
            <w:webHidden/>
          </w:rPr>
          <w:t>42</w:t>
        </w:r>
        <w:r w:rsidR="009A30F9">
          <w:rPr>
            <w:noProof/>
            <w:webHidden/>
          </w:rPr>
          <w:fldChar w:fldCharType="end"/>
        </w:r>
      </w:hyperlink>
    </w:p>
    <w:p w14:paraId="137B57EA"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9" w:history="1">
        <w:r w:rsidR="009A30F9" w:rsidRPr="000F38C9">
          <w:rPr>
            <w:rStyle w:val="Hipervnculo"/>
            <w:noProof/>
          </w:rPr>
          <w:t>Figura 5.2: Descripción conceptual del algoritmo 2.</w:t>
        </w:r>
        <w:r w:rsidR="009A30F9">
          <w:rPr>
            <w:noProof/>
            <w:webHidden/>
          </w:rPr>
          <w:tab/>
        </w:r>
        <w:r w:rsidR="009A30F9">
          <w:rPr>
            <w:noProof/>
            <w:webHidden/>
          </w:rPr>
          <w:fldChar w:fldCharType="begin"/>
        </w:r>
        <w:r w:rsidR="009A30F9">
          <w:rPr>
            <w:noProof/>
            <w:webHidden/>
          </w:rPr>
          <w:instrText xml:space="preserve"> PAGEREF _Toc484586199 \h </w:instrText>
        </w:r>
        <w:r w:rsidR="009A30F9">
          <w:rPr>
            <w:noProof/>
            <w:webHidden/>
          </w:rPr>
        </w:r>
        <w:r w:rsidR="009A30F9">
          <w:rPr>
            <w:noProof/>
            <w:webHidden/>
          </w:rPr>
          <w:fldChar w:fldCharType="separate"/>
        </w:r>
        <w:r w:rsidR="009A30F9">
          <w:rPr>
            <w:noProof/>
            <w:webHidden/>
          </w:rPr>
          <w:t>43</w:t>
        </w:r>
        <w:r w:rsidR="009A30F9">
          <w:rPr>
            <w:noProof/>
            <w:webHidden/>
          </w:rPr>
          <w:fldChar w:fldCharType="end"/>
        </w:r>
      </w:hyperlink>
    </w:p>
    <w:p w14:paraId="7DE877D5"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0" w:history="1">
        <w:r w:rsidR="009A30F9" w:rsidRPr="000F38C9">
          <w:rPr>
            <w:rStyle w:val="Hipervnculo"/>
            <w:noProof/>
          </w:rPr>
          <w:t>Figura 5.3: Descripción conceptual del algoritmo 3.</w:t>
        </w:r>
        <w:r w:rsidR="009A30F9">
          <w:rPr>
            <w:noProof/>
            <w:webHidden/>
          </w:rPr>
          <w:tab/>
        </w:r>
        <w:r w:rsidR="009A30F9">
          <w:rPr>
            <w:noProof/>
            <w:webHidden/>
          </w:rPr>
          <w:fldChar w:fldCharType="begin"/>
        </w:r>
        <w:r w:rsidR="009A30F9">
          <w:rPr>
            <w:noProof/>
            <w:webHidden/>
          </w:rPr>
          <w:instrText xml:space="preserve"> PAGEREF _Toc484586200 \h </w:instrText>
        </w:r>
        <w:r w:rsidR="009A30F9">
          <w:rPr>
            <w:noProof/>
            <w:webHidden/>
          </w:rPr>
        </w:r>
        <w:r w:rsidR="009A30F9">
          <w:rPr>
            <w:noProof/>
            <w:webHidden/>
          </w:rPr>
          <w:fldChar w:fldCharType="separate"/>
        </w:r>
        <w:r w:rsidR="009A30F9">
          <w:rPr>
            <w:noProof/>
            <w:webHidden/>
          </w:rPr>
          <w:t>44</w:t>
        </w:r>
        <w:r w:rsidR="009A30F9">
          <w:rPr>
            <w:noProof/>
            <w:webHidden/>
          </w:rPr>
          <w:fldChar w:fldCharType="end"/>
        </w:r>
      </w:hyperlink>
    </w:p>
    <w:p w14:paraId="5A4A1FB0"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1" w:history="1">
        <w:r w:rsidR="009A30F9" w:rsidRPr="000F38C9">
          <w:rPr>
            <w:rStyle w:val="Hipervnculo"/>
            <w:noProof/>
          </w:rPr>
          <w:t>Figura 5.4: Descripción conceptual del algoritmo 4.</w:t>
        </w:r>
        <w:r w:rsidR="009A30F9">
          <w:rPr>
            <w:noProof/>
            <w:webHidden/>
          </w:rPr>
          <w:tab/>
        </w:r>
        <w:r w:rsidR="009A30F9">
          <w:rPr>
            <w:noProof/>
            <w:webHidden/>
          </w:rPr>
          <w:fldChar w:fldCharType="begin"/>
        </w:r>
        <w:r w:rsidR="009A30F9">
          <w:rPr>
            <w:noProof/>
            <w:webHidden/>
          </w:rPr>
          <w:instrText xml:space="preserve"> PAGEREF _Toc484586201 \h </w:instrText>
        </w:r>
        <w:r w:rsidR="009A30F9">
          <w:rPr>
            <w:noProof/>
            <w:webHidden/>
          </w:rPr>
        </w:r>
        <w:r w:rsidR="009A30F9">
          <w:rPr>
            <w:noProof/>
            <w:webHidden/>
          </w:rPr>
          <w:fldChar w:fldCharType="separate"/>
        </w:r>
        <w:r w:rsidR="009A30F9">
          <w:rPr>
            <w:noProof/>
            <w:webHidden/>
          </w:rPr>
          <w:t>45</w:t>
        </w:r>
        <w:r w:rsidR="009A30F9">
          <w:rPr>
            <w:noProof/>
            <w:webHidden/>
          </w:rPr>
          <w:fldChar w:fldCharType="end"/>
        </w:r>
      </w:hyperlink>
    </w:p>
    <w:p w14:paraId="68AE7FC6" w14:textId="77777777" w:rsidR="009A30F9" w:rsidRDefault="00625F60">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2" w:history="1">
        <w:r w:rsidR="009A30F9" w:rsidRPr="000F38C9">
          <w:rPr>
            <w:rStyle w:val="Hipervnculo"/>
            <w:noProof/>
          </w:rPr>
          <w:t>Figura 5.1: Ejemplo conversión a LBP.</w:t>
        </w:r>
        <w:r w:rsidR="009A30F9">
          <w:rPr>
            <w:noProof/>
            <w:webHidden/>
          </w:rPr>
          <w:tab/>
        </w:r>
        <w:r w:rsidR="009A30F9">
          <w:rPr>
            <w:noProof/>
            <w:webHidden/>
          </w:rPr>
          <w:fldChar w:fldCharType="begin"/>
        </w:r>
        <w:r w:rsidR="009A30F9">
          <w:rPr>
            <w:noProof/>
            <w:webHidden/>
          </w:rPr>
          <w:instrText xml:space="preserve"> PAGEREF _Toc484586202 \h </w:instrText>
        </w:r>
        <w:r w:rsidR="009A30F9">
          <w:rPr>
            <w:noProof/>
            <w:webHidden/>
          </w:rPr>
        </w:r>
        <w:r w:rsidR="009A30F9">
          <w:rPr>
            <w:noProof/>
            <w:webHidden/>
          </w:rPr>
          <w:fldChar w:fldCharType="separate"/>
        </w:r>
        <w:r w:rsidR="009A30F9">
          <w:rPr>
            <w:noProof/>
            <w:webHidden/>
          </w:rPr>
          <w:t>46</w:t>
        </w:r>
        <w:r w:rsidR="009A30F9">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586138"/>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586139"/>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586181"/>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586182"/>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114F470" w:rsidR="001A3E14" w:rsidRPr="00550772" w:rsidRDefault="009A30F9" w:rsidP="009A30F9">
      <w:pPr>
        <w:tabs>
          <w:tab w:val="left" w:pos="2336"/>
          <w:tab w:val="center" w:pos="5422"/>
        </w:tabs>
        <w:jc w:val="both"/>
        <w:rPr>
          <w:rStyle w:val="nfasis"/>
          <w:rFonts w:ascii="Book Antiqua" w:hAnsi="Book Antiqua"/>
          <w:i w:val="0"/>
          <w:sz w:val="20"/>
        </w:rPr>
      </w:pPr>
      <w:r>
        <w:rPr>
          <w:rStyle w:val="nfasis"/>
          <w:rFonts w:ascii="Book Antiqua" w:hAnsi="Book Antiqua"/>
          <w:i w:val="0"/>
          <w:sz w:val="20"/>
        </w:rPr>
        <w:t xml:space="preserve">                                     </w:t>
      </w:r>
      <w:r w:rsidR="001A3E14" w:rsidRPr="00330F3A">
        <w:rPr>
          <w:rStyle w:val="nfasis"/>
          <w:rFonts w:ascii="Book Antiqua" w:hAnsi="Book Antiqua"/>
          <w:i w:val="0"/>
          <w:sz w:val="20"/>
        </w:rPr>
        <w:t>(a)</w:t>
      </w:r>
      <w:r>
        <w:rPr>
          <w:rStyle w:val="nfasis"/>
          <w:rFonts w:ascii="Book Antiqua" w:hAnsi="Book Antiqua"/>
          <w:i w:val="0"/>
          <w:sz w:val="20"/>
        </w:rPr>
        <w:t>Imagen Original</w:t>
      </w:r>
      <w:r w:rsidR="001A3E14" w:rsidRPr="00550772">
        <w:rPr>
          <w:rStyle w:val="nfasis"/>
          <w:rFonts w:ascii="Book Antiqua" w:hAnsi="Book Antiqua"/>
          <w:sz w:val="20"/>
        </w:rPr>
        <w:tab/>
      </w:r>
      <w:r>
        <w:rPr>
          <w:rStyle w:val="nfasis"/>
          <w:rFonts w:ascii="Book Antiqua" w:hAnsi="Book Antiqua"/>
          <w:sz w:val="20"/>
        </w:rPr>
        <w:t xml:space="preserve">              </w:t>
      </w:r>
      <w:r w:rsidR="001A3E14" w:rsidRPr="00330F3A">
        <w:rPr>
          <w:rStyle w:val="nfasis"/>
          <w:rFonts w:ascii="Book Antiqua" w:hAnsi="Book Antiqua"/>
          <w:i w:val="0"/>
          <w:sz w:val="20"/>
        </w:rPr>
        <w:t>(b)</w:t>
      </w:r>
      <w:r>
        <w:rPr>
          <w:rStyle w:val="nfasis"/>
          <w:rFonts w:ascii="Book Antiqua" w:hAnsi="Book Antiqua"/>
          <w:i w:val="0"/>
          <w:sz w:val="20"/>
        </w:rPr>
        <w:t>Imagen manipulada</w:t>
      </w:r>
    </w:p>
    <w:p w14:paraId="7FD649A8" w14:textId="59ED14A8" w:rsidR="001A3E14" w:rsidRPr="004D04DE" w:rsidRDefault="00F76A40" w:rsidP="004D04DE">
      <w:pPr>
        <w:pStyle w:val="Figprot"/>
      </w:pPr>
      <w:bookmarkStart w:id="16" w:name="_Toc484586183"/>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586184"/>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crecimiento exponencial que experimenta la tecnología y los poderosos algoritmos de manipulación de imágenes, incluyendo software como Photoshop, Corel Draw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586140"/>
      <w:bookmarkEnd w:id="13"/>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586141"/>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0.35pt" o:ole="">
            <v:imagedata r:id="rId32" o:title=""/>
          </v:shape>
          <o:OLEObject Type="Embed" ProgID="Photoshop.Image.11" ShapeID="_x0000_i1025" DrawAspect="Content" ObjectID="_1558370301"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586185"/>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586142"/>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586143"/>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586144"/>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586145"/>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w:t>
      </w:r>
      <w:r w:rsidR="001358EB" w:rsidRPr="00172FDB">
        <w:rPr>
          <w:iCs/>
        </w:rPr>
        <w:t>d</w:t>
      </w:r>
      <w:r w:rsidRPr="00172FDB">
        <w:rPr>
          <w:iCs/>
        </w:rPr>
        <w:t>ef</w:t>
      </w:r>
      <w:r w:rsidRPr="00F21DF0">
        <w:rPr>
          <w:iCs/>
        </w:rPr>
        <w:t>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586146"/>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586147"/>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586148"/>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586149"/>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586150"/>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11C9CD95"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042A2C">
        <w:rPr>
          <w:rFonts w:cs="Times"/>
        </w:rPr>
        <w:t xml:space="preserve"> </w:t>
      </w:r>
      <w:r w:rsidR="00042A2C">
        <w:rPr>
          <w:rFonts w:cs="Times"/>
        </w:rPr>
        <w:fldChar w:fldCharType="begin"/>
      </w:r>
      <w:r w:rsidR="00042A2C">
        <w:rPr>
          <w:rFonts w:cs="Times"/>
        </w:rPr>
        <w:instrText xml:space="preserve"> ADDIN ZOTERO_ITEM CSL_CITATION {"citationID":"a2km088g6pi","properties":{"formattedCitation":"[24]","plainCitation":"[24]"},"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w:instrText>
      </w:r>
      <w:r w:rsidR="00042A2C">
        <w:rPr>
          <w:rFonts w:cs="Times"/>
        </w:rPr>
        <w:fldChar w:fldCharType="separate"/>
      </w:r>
      <w:r w:rsidR="00042A2C">
        <w:rPr>
          <w:rFonts w:cs="Times"/>
          <w:noProof/>
        </w:rPr>
        <w:t>[24]</w:t>
      </w:r>
      <w:r w:rsidR="00042A2C">
        <w:rPr>
          <w:rFonts w:cs="Times"/>
        </w:rPr>
        <w:fldChar w:fldCharType="end"/>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042A2C">
        <w:rPr>
          <w:rFonts w:cs="Times"/>
        </w:rPr>
        <w:instrText xml:space="preserve"> ADDIN ZOTERO_ITEM CSL_CITATION {"citationID":"a1a5c9p3rql","properties":{"formattedCitation":"[25]","plainCitation":"[25]"},"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042A2C">
        <w:rPr>
          <w:rFonts w:cs="Times"/>
          <w:noProof/>
        </w:rPr>
        <w:t>[25]</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042A2C">
        <w:rPr>
          <w:rFonts w:cs="Times"/>
        </w:rPr>
        <w:instrText xml:space="preserve"> ADDIN ZOTERO_ITEM CSL_CITATION {"citationID":"a511pmkp2l","properties":{"formattedCitation":"[26]","plainCitation":"[26]"},"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042A2C">
        <w:rPr>
          <w:rFonts w:cs="Times"/>
          <w:noProof/>
        </w:rPr>
        <w:t>[26]</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042A2C">
        <w:rPr>
          <w:rFonts w:cs="Times"/>
        </w:rPr>
        <w:instrText xml:space="preserve"> ADDIN ZOTERO_ITEM CSL_CITATION {"citationID":"a1m6054b1ol","properties":{"formattedCitation":"[27]","plainCitation":"[27]"},"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042A2C">
        <w:rPr>
          <w:rFonts w:cs="Times"/>
          <w:noProof/>
        </w:rPr>
        <w:t>[27]</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EE5AB5"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EE5AB5"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0B61213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pu1pmscgc","properties":{"formattedCitation":"[8]","plainCitation":"[8]00"},"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EE5AB5"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33050707"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i9p533rmh","properties":{"formattedCitation":"[9]","plainCitation":"[9]00"},"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9]</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EE5AB5"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3BFE64E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94s1nllch","properties":{"formattedCitation":"[10]","plainCitation":"[10]0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EE5AB5"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3B2E2DA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6si1j66p6","properties":{"formattedCitation":"[11]","plainCitation":"[11]00"},"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1]</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EE5AB5"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1EBD0F0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e84r7bsa0","properties":{"formattedCitation":"[12]","plainCitation":"[12]00"},"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EE5AB5"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D5198D" w:rsidR="00BC6514" w:rsidRPr="00061BFC" w:rsidRDefault="004752B9" w:rsidP="004752B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4mogbsf54","properties":{"formattedCitation":"[13]","plainCitation":"[13]00"},"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EE5AB5"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1E0A9F27" w:rsidR="00BC6514" w:rsidRPr="00061BFC" w:rsidRDefault="00D93749" w:rsidP="00D9374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8cs5dnur7","properties":{"formattedCitation":"[14]","plainCitation":"[14]00"},"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EE5AB5"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1C209245" w:rsidR="00BC6514" w:rsidRPr="00061BFC" w:rsidRDefault="00D93749" w:rsidP="00D93749">
            <w:pPr>
              <w:ind w:left="0" w:firstLine="0"/>
              <w:contextualSpacing/>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b6chr4a6n","properties":{"formattedCitation":"[17]","plainCitation":"[17]00"},"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7]</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EE5AB5"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482D3917" w:rsidR="00BC6514" w:rsidRPr="00061BFC" w:rsidRDefault="00D93749" w:rsidP="00AE1E3F">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p03oj1jov","properties":{"formattedCitation":"[28]","plainCitation":"[28]00"},"citationItems":[{"id":98,"uris":["http://zotero.org/users/local/Ql1sXnnS/items/86T9SRP3"],"uri":["http://zotero.org/users/local/Ql1sXnnS/items/86T9SRP3"],"itemData":{"id":98,"type":"paper-conference","title":"Image acquisition forensics: Forensic analysis to identify imaging source","container-title":"Acoustics, Speech and Signal Processing, 2008. ICASSP 2008. IEEE International Conference on","publisher":"IEEE","page":"1657–1660","author":[{"family":"McKay","given":"Christine"},{"family":"Swaminathan","given":"Ashwin"},{"family":"Gou","given":"Hongmei"},{"family":"Wu","given":"Min"}],"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8]</w:t>
            </w:r>
            <w:r>
              <w:rPr>
                <w:rFonts w:ascii="Book Antiqua" w:hAnsi="Book Antiqua"/>
                <w:iCs/>
                <w:sz w:val="20"/>
                <w:szCs w:val="20"/>
                <w:lang w:val="es-ES_tradnl"/>
              </w:rPr>
              <w:fldChar w:fldCharType="end"/>
            </w:r>
            <w:r w:rsidR="00AE1E3F" w:rsidRPr="00061BFC">
              <w:rPr>
                <w:rFonts w:ascii="Book Antiqua" w:hAnsi="Book Antiqua"/>
                <w:iCs/>
                <w:sz w:val="20"/>
                <w:szCs w:val="20"/>
                <w:lang w:val="es-ES_tradnl"/>
              </w:rPr>
              <w:t xml:space="preserve"> </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EE5AB5"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27334CF6"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ouhum27ai","properties":{"formattedCitation":"[23]","plainCitation":"[23]00"},"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EE5AB5"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52B9144B"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aq18ne1u","properties":{"formattedCitation":"[20]","plainCitation":"[20]0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EE5AB5"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6B0F1FD7"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uqh9m3hgo","properties":{"formattedCitation":"[18]","plainCitation":"[18]00"},"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EE5AB5"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3695C757" w:rsidR="00BC6514" w:rsidRPr="00061BFC" w:rsidRDefault="00627F0B" w:rsidP="00627F0B">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mu43rnllr","properties":{"formattedCitation":"[22]","plainCitation":"[22]00"},"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EE5AB5"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692F120" w:rsidR="00BC6514" w:rsidRPr="00061BFC" w:rsidRDefault="007B70C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cpq9ktstc","properties":{"formattedCitation":"[26]","plainCitation":"[26]00"},"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6]</w:t>
            </w:r>
            <w:r>
              <w:rPr>
                <w:rFonts w:ascii="Book Antiqua" w:hAnsi="Book Antiqua"/>
                <w:iCs/>
                <w:sz w:val="20"/>
                <w:szCs w:val="20"/>
                <w:lang w:val="es-ES_tradnl"/>
              </w:rPr>
              <w:fldChar w:fldCharType="end"/>
            </w:r>
            <w:r w:rsidR="00423070" w:rsidRPr="00061BFC">
              <w:rPr>
                <w:rFonts w:ascii="Book Antiqua" w:hAnsi="Book Antiqua"/>
                <w:iCs/>
                <w:sz w:val="20"/>
                <w:szCs w:val="20"/>
                <w:lang w:val="es-ES_tradnl"/>
              </w:rPr>
              <w:t xml:space="preserve"> </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03073FA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f20ct8eh","properties":{"formattedCitation":"[25]","plainCitation":"[25]00"},"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5]</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3480E4F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2638nhgifq","properties":{"formattedCitation":"[24]","plainCitation":"[24]00"},"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586151"/>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586186"/>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586187"/>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64A244BF"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CB5950">
        <w:rPr>
          <w:iCs/>
        </w:rPr>
        <w:t xml:space="preserve"> </w:t>
      </w:r>
      <w:r w:rsidR="00CB5950">
        <w:rPr>
          <w:iCs/>
        </w:rPr>
        <w:fldChar w:fldCharType="begin"/>
      </w:r>
      <w:r w:rsidR="00CB5950">
        <w:rPr>
          <w:iCs/>
        </w:rPr>
        <w:instrText xml:space="preserve"> ADDIN ZOTERO_ITEM CSL_CITATION {"citationID":"a201ov9egnk","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CB5950">
        <w:rPr>
          <w:iCs/>
        </w:rPr>
        <w:fldChar w:fldCharType="separate"/>
      </w:r>
      <w:r w:rsidR="00CB5950">
        <w:rPr>
          <w:iCs/>
          <w:noProof/>
        </w:rPr>
        <w:t>[2]</w:t>
      </w:r>
      <w:r w:rsidR="00CB5950">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586152"/>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586188"/>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586189"/>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586153"/>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29678674" w14:textId="3C427339" w:rsidR="00026B7A" w:rsidRPr="00026B7A" w:rsidRDefault="00026B7A" w:rsidP="00026B7A">
      <w:pPr>
        <w:pStyle w:val="Prrafodelista"/>
        <w:widowControl w:val="0"/>
        <w:numPr>
          <w:ilvl w:val="0"/>
          <w:numId w:val="28"/>
        </w:numPr>
        <w:tabs>
          <w:tab w:val="left" w:pos="2260"/>
        </w:tabs>
        <w:autoSpaceDE w:val="0"/>
        <w:autoSpaceDN w:val="0"/>
        <w:adjustRightInd w:val="0"/>
        <w:rPr>
          <w:rFonts w:ascii="Book Antiqua" w:hAnsi="Book Antiqua" w:cs="Times"/>
          <w:sz w:val="20"/>
          <w:szCs w:val="20"/>
        </w:rPr>
      </w:pPr>
      <w:r>
        <w:rPr>
          <w:rFonts w:ascii="Book Antiqua" w:hAnsi="Book Antiqua" w:cs="Times"/>
          <w:sz w:val="20"/>
          <w:szCs w:val="20"/>
        </w:rPr>
        <w:t>Original</w:t>
      </w:r>
      <w:r>
        <w:rPr>
          <w:rFonts w:ascii="Book Antiqua" w:hAnsi="Book Antiqua" w:cs="Times"/>
          <w:sz w:val="20"/>
          <w:szCs w:val="20"/>
        </w:rPr>
        <w:tab/>
      </w:r>
      <w:r>
        <w:rPr>
          <w:rFonts w:ascii="Book Antiqua" w:hAnsi="Book Antiqua" w:cs="Times"/>
          <w:sz w:val="20"/>
          <w:szCs w:val="20"/>
        </w:rPr>
        <w:tab/>
      </w:r>
      <w:r>
        <w:rPr>
          <w:rFonts w:ascii="Book Antiqua" w:hAnsi="Book Antiqua" w:cs="Times"/>
          <w:sz w:val="20"/>
          <w:szCs w:val="20"/>
        </w:rPr>
        <w:tab/>
        <w:t>(b) Modificada</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586190"/>
      <w:r>
        <w:t>Figura 3.5</w:t>
      </w:r>
      <w:r w:rsidR="006B6DA8" w:rsidRPr="006541DB">
        <w:t>: Ejemplo de duplicación por técnica de copia-pega.</w:t>
      </w:r>
      <w:bookmarkEnd w:id="72"/>
    </w:p>
    <w:p w14:paraId="4CBE1D4E" w14:textId="0E3974A1"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D93749">
        <w:rPr>
          <w:iCs/>
        </w:rPr>
        <w:instrText xml:space="preserve"> ADDIN ZOTERO_ITEM CSL_CITATION {"citationID":"20u4hvstbj","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D93749">
        <w:rPr>
          <w:iCs/>
        </w:rPr>
        <w:t>[30]</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586191"/>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586154"/>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104ED393"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D93749">
        <w:rPr>
          <w:iCs/>
        </w:rPr>
        <w:instrText xml:space="preserve"> ADDIN ZOTERO_ITEM CSL_CITATION {"citationID":"a21vkul98mv","properties":{"formattedCitation":"[31]","plainCitation":"[31]"},"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D93749">
        <w:rPr>
          <w:iCs/>
        </w:rPr>
        <w:t>[31]</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74C78038"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73C3027A" w14:textId="77777777" w:rsidR="00F85121" w:rsidRDefault="00F85121" w:rsidP="006B6DA8">
      <w:pPr>
        <w:jc w:val="both"/>
        <w:rPr>
          <w:rFonts w:ascii="Book Antiqua" w:hAnsi="Book Antiqua" w:cs="Times"/>
          <w:sz w:val="20"/>
        </w:rPr>
      </w:pP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48EDFFA"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1B43029A" w14:textId="77777777" w:rsidR="00F85121" w:rsidRDefault="00F85121" w:rsidP="006B6DA8">
      <w:pPr>
        <w:jc w:val="both"/>
        <w:rPr>
          <w:rFonts w:ascii="Book Antiqua" w:hAnsi="Book Antiqua" w:cs="Times"/>
          <w:sz w:val="20"/>
        </w:rPr>
      </w:pP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1833489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586192"/>
      <w:r>
        <w:t>Figura 3.7</w:t>
      </w:r>
      <w:r w:rsidR="006B6DA8" w:rsidRPr="003B406A">
        <w:t>: Ejemplo de empalme de imágenes obtenidas del Dataset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586155"/>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586156"/>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586157"/>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586193"/>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3ABB0A11" w:rsidR="00412F1C" w:rsidRDefault="00E822ED" w:rsidP="00412F1C">
      <w:pPr>
        <w:jc w:val="center"/>
        <w:rPr>
          <w:rFonts w:cs="Times"/>
        </w:rPr>
      </w:pPr>
      <w:r w:rsidRPr="00E822ED">
        <w:rPr>
          <w:rFonts w:cs="Times"/>
          <w:noProof/>
          <w:lang w:val="es-ES_tradnl" w:eastAsia="es-ES_tradnl"/>
        </w:rPr>
        <w:drawing>
          <wp:inline distT="0" distB="0" distL="0" distR="0" wp14:anchorId="347E0D30" wp14:editId="139EDE1D">
            <wp:extent cx="5400675" cy="3169285"/>
            <wp:effectExtent l="0" t="0" r="9525"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3169285"/>
                    </a:xfrm>
                    <a:prstGeom prst="rect">
                      <a:avLst/>
                    </a:prstGeom>
                  </pic:spPr>
                </pic:pic>
              </a:graphicData>
            </a:graphic>
          </wp:inline>
        </w:drawing>
      </w:r>
      <w:r w:rsidR="00437249">
        <w:rPr>
          <w:rStyle w:val="Refdecomentario"/>
        </w:rPr>
        <w:commentReference w:id="87"/>
      </w:r>
    </w:p>
    <w:p w14:paraId="0DB49374" w14:textId="508CE59E" w:rsidR="00412F1C" w:rsidRPr="00FE6530" w:rsidRDefault="00407FD8" w:rsidP="00412F1C">
      <w:pPr>
        <w:pStyle w:val="Figprot"/>
      </w:pPr>
      <w:bookmarkStart w:id="88" w:name="_Toc484586194"/>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586158"/>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7D811800" w:rsidR="006B6DA8" w:rsidRPr="00FE6530" w:rsidRDefault="006B6DA8" w:rsidP="00FE6530">
      <w:pPr>
        <w:pStyle w:val="Estilo12ptPrimeralnea05cm"/>
        <w:rPr>
          <w:iCs/>
        </w:rPr>
      </w:pPr>
      <w:r w:rsidRPr="00FE6530">
        <w:rPr>
          <w:iCs/>
        </w:rPr>
        <w:t xml:space="preserve">En </w:t>
      </w:r>
      <w:r w:rsidRPr="00FE6530">
        <w:rPr>
          <w:iCs/>
        </w:rPr>
        <w:fldChar w:fldCharType="begin"/>
      </w:r>
      <w:r w:rsidR="00D93749">
        <w:rPr>
          <w:iCs/>
        </w:rPr>
        <w:instrText xml:space="preserve"> ADDIN ZOTERO_ITEM CSL_CITATION {"citationID":"ir0n64c0h","properties":{"formattedCitation":"[29]","plainCitation":"[29]"},"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D93749">
        <w:rPr>
          <w:iCs/>
        </w:rPr>
        <w:t>[29]</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6909591F"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D93749">
        <w:rPr>
          <w:iCs/>
        </w:rPr>
        <w:instrText xml:space="preserve"> ADDIN ZOTERO_ITEM CSL_CITATION {"citationID":"29sd0oiv7d","properties":{"formattedCitation":"[30]","plainCitation":"[30]"},"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D93749">
        <w:rPr>
          <w:iCs/>
        </w:rPr>
        <w:instrText xml:space="preserve"> ADDIN ZOTERO_ITEM CSL_CITATION {"citationID":"1akqfglhoq","properties":{"formattedCitation":"[32]","plainCitation":"[32]"},"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D93749">
        <w:rPr>
          <w:iCs/>
        </w:rPr>
        <w:t>[32]</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D93749">
        <w:rPr>
          <w:iCs/>
        </w:rPr>
        <w:instrText xml:space="preserve"> ADDIN ZOTERO_ITEM CSL_CITATION {"citationID":"19b2el7slh","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586195"/>
      <w:r w:rsidRPr="00FE6530">
        <w:t>F</w:t>
      </w:r>
      <w:r w:rsidR="00555AB6">
        <w:t>igura 4.3: Imágenes resultantes de aplicar el algoritmo SIFT</w:t>
      </w:r>
      <w:r w:rsidRPr="00FE6530">
        <w:t>.</w:t>
      </w:r>
      <w:bookmarkEnd w:id="90"/>
    </w:p>
    <w:p w14:paraId="77D5CE15" w14:textId="3843CC29" w:rsidR="006B6DA8" w:rsidRPr="008F349A" w:rsidRDefault="008F349A" w:rsidP="008F349A">
      <w:pPr>
        <w:pStyle w:val="Ttulo2"/>
        <w:numPr>
          <w:ilvl w:val="1"/>
          <w:numId w:val="1"/>
        </w:numPr>
        <w:rPr>
          <w:sz w:val="30"/>
          <w:szCs w:val="28"/>
        </w:rPr>
      </w:pPr>
      <w:bookmarkStart w:id="91" w:name="_Toc484270816"/>
      <w:bookmarkStart w:id="92" w:name="_Toc484586159"/>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1"/>
      <w:bookmarkEnd w:id="92"/>
    </w:p>
    <w:p w14:paraId="3D6F8926" w14:textId="2FB0EE6D" w:rsidR="006B6DA8" w:rsidRDefault="00AC09E4" w:rsidP="008F349A">
      <w:pPr>
        <w:pStyle w:val="Estilo12ptPrimeralnea05cm"/>
        <w:rPr>
          <w:iCs/>
        </w:rPr>
      </w:pPr>
      <w:r>
        <w:rPr>
          <w:iCs/>
        </w:rPr>
        <w:t>La autenticidad de una imagen puede ser verificada a través de las características del ruido del sensor que genera la imagen. Concretamente,</w:t>
      </w:r>
      <w:r w:rsidR="00FB1BB5">
        <w:rPr>
          <w:iCs/>
        </w:rPr>
        <w:t xml:space="preserve"> la falta de uniformidad en el ruido se utiliza para la identificación del dispositivo origen.</w:t>
      </w:r>
      <w:r>
        <w:rPr>
          <w:iCs/>
        </w:rPr>
        <w:t xml:space="preserve"> </w:t>
      </w:r>
      <w:r w:rsidR="006B6DA8" w:rsidRPr="008F349A">
        <w:rPr>
          <w:iCs/>
        </w:rPr>
        <w:t xml:space="preserve">Algunas de </w:t>
      </w:r>
      <w:r w:rsidR="00FB1BB5">
        <w:rPr>
          <w:iCs/>
        </w:rPr>
        <w:t>las</w:t>
      </w:r>
      <w:r w:rsidR="006B6DA8" w:rsidRPr="008F349A">
        <w:rPr>
          <w:iCs/>
        </w:rPr>
        <w:t xml:space="preserve"> técnicas </w:t>
      </w:r>
      <w:r w:rsidR="00FB1BB5">
        <w:rPr>
          <w:iCs/>
        </w:rPr>
        <w:t xml:space="preserve">que tratan esta característica </w:t>
      </w:r>
      <w:r w:rsidR="006B6DA8" w:rsidRPr="008F349A">
        <w:rPr>
          <w:iCs/>
        </w:rPr>
        <w:t>de identificación han comenzado a utilizarse más recientemente como evidencia en un tribunal de justicia, con objetivos de ser más útiles e influentes con el paso del tiempo.</w:t>
      </w:r>
      <w:r w:rsidR="008F349A">
        <w:rPr>
          <w:iCs/>
        </w:rPr>
        <w:t xml:space="preserve"> </w:t>
      </w:r>
      <w:r w:rsidR="006B6DA8"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006B6DA8" w:rsidRPr="008F349A">
        <w:rPr>
          <w:iCs/>
        </w:rPr>
        <w:t>Este tipo de técnicas se basan en el estudio de las huellas</w:t>
      </w:r>
      <w:r w:rsidR="00D50CD6">
        <w:rPr>
          <w:iCs/>
        </w:rPr>
        <w:t xml:space="preserve"> digitales</w:t>
      </w:r>
      <w:r w:rsidR="006B6DA8" w:rsidRPr="008F349A">
        <w:rPr>
          <w:iCs/>
        </w:rPr>
        <w:t xml:space="preserve"> que dejan los dispositivos al generar una imagen, por lo que se basa en el rastro que los defectos del sensor pueden </w:t>
      </w:r>
      <w:r w:rsidR="006B6DA8" w:rsidRPr="008F349A">
        <w:rPr>
          <w:iCs/>
        </w:rPr>
        <w:lastRenderedPageBreak/>
        <w:t xml:space="preserve">dejar sobre las imágenes. </w:t>
      </w:r>
    </w:p>
    <w:p w14:paraId="31B7A523" w14:textId="6702ADED" w:rsidR="00D50CD6" w:rsidRDefault="00D50CD6" w:rsidP="008F349A">
      <w:pPr>
        <w:pStyle w:val="Estilo12ptPrimeralnea05cm"/>
        <w:rPr>
          <w:iCs/>
        </w:rPr>
      </w:pPr>
      <w:r>
        <w:rPr>
          <w:iCs/>
        </w:rPr>
        <w:t>La autenticidad de una imagen digital se puede verificar utilizando las características de ruido del sensor de la imagen</w:t>
      </w:r>
      <w:r w:rsidR="00636D59">
        <w:rPr>
          <w:iCs/>
        </w:rPr>
        <w:t xml:space="preserve"> </w:t>
      </w:r>
      <w:r w:rsidR="00636D59">
        <w:rPr>
          <w:iCs/>
        </w:rPr>
        <w:fldChar w:fldCharType="begin"/>
      </w:r>
      <w:r w:rsidR="00636D59">
        <w:rPr>
          <w:iCs/>
        </w:rPr>
        <w:instrText xml:space="preserve"> ADDIN ZOTERO_ITEM CSL_CITATION {"citationID":"a2lu82f08p5","properties":{"formattedCitation":"[33]","plainCitation":"[33]"},"citationItems":[{"id":123,"uris":["http://zotero.org/users/local/49djA4rk/items/4SE45AJQ"],"uri":["http://zotero.org/users/local/49djA4rk/items/4SE45AJQ"],"itemData":{"id":123,"type":"paper-conference","title":"Digital \"bullet scratches\" for images","container-title":"IEEE International Conference on Image Processing 2005","page":"III-65-8","volume":"3","DOI":"10.1109/ICIP.2005.1530329","author":[{"family":"Lukas","given":"J."},{"family":"Fridrich","given":"J."},{"family":"Goljan","given":"M."}],"issued":{"date-parts":[["2005",9]]}}}],"schema":"https://github.com/citation-style-language/schema/raw/master/csl-citation.json"} </w:instrText>
      </w:r>
      <w:r w:rsidR="00636D59">
        <w:rPr>
          <w:iCs/>
        </w:rPr>
        <w:fldChar w:fldCharType="separate"/>
      </w:r>
      <w:r w:rsidR="00636D59">
        <w:rPr>
          <w:iCs/>
          <w:noProof/>
        </w:rPr>
        <w:t>[33]</w:t>
      </w:r>
      <w:r w:rsidR="00636D59">
        <w:rPr>
          <w:iCs/>
        </w:rPr>
        <w:fldChar w:fldCharType="end"/>
      </w:r>
      <w:r>
        <w:rPr>
          <w:iCs/>
        </w:rPr>
        <w:t xml:space="preserve">, los defectos físicos </w:t>
      </w:r>
      <w:r w:rsidR="00636D59">
        <w:rPr>
          <w:iCs/>
        </w:rPr>
        <w:fldChar w:fldCharType="begin"/>
      </w:r>
      <w:r w:rsidR="00636D59">
        <w:rPr>
          <w:iCs/>
        </w:rPr>
        <w:instrText xml:space="preserve"> ADDIN ZOTERO_ITEM CSL_CITATION {"citationID":"a21eeudl6r6","properties":{"formattedCitation":"[34]","plainCitation":"[34]"},"citationItems":[{"id":124,"uris":["http://zotero.org/users/local/49djA4rk/items/WA2CKH3I"],"uri":["http://zotero.org/users/local/49djA4rk/items/WA2CKH3I"],"itemData":{"id":124,"type":"article-journal","title":"Digital Single Lens Reflex Camera Identification From Traces of Sensor Dust","container-title":"IEEE Transactions on Information Forensics and Security","page":"539-552","volume":"3","issue":"3","DOI":"10.1109/TIFS.2008.926987","ISSN":"1556-6013","author":[{"family":"Dirik","given":"A. E."},{"family":"Sencar","given":"H. T."},{"family":"Memon","given":"N."}],"issued":{"date-parts":[["2008",9]]}}}],"schema":"https://github.com/citation-style-language/schema/raw/master/csl-citation.json"} </w:instrText>
      </w:r>
      <w:r w:rsidR="00636D59">
        <w:rPr>
          <w:iCs/>
        </w:rPr>
        <w:fldChar w:fldCharType="separate"/>
      </w:r>
      <w:r w:rsidR="00636D59">
        <w:rPr>
          <w:iCs/>
          <w:noProof/>
        </w:rPr>
        <w:t>[34]</w:t>
      </w:r>
      <w:r w:rsidR="00636D59">
        <w:rPr>
          <w:iCs/>
        </w:rPr>
        <w:fldChar w:fldCharType="end"/>
      </w:r>
      <w:r w:rsidR="00BE57E5">
        <w:rPr>
          <w:iCs/>
        </w:rPr>
        <w:t xml:space="preserve"> </w:t>
      </w:r>
      <w:r w:rsidR="00FE11CA">
        <w:rPr>
          <w:iCs/>
        </w:rPr>
        <w:t>e incluso las distorsiones</w:t>
      </w:r>
      <w:r w:rsidR="00636D59">
        <w:rPr>
          <w:iCs/>
        </w:rPr>
        <w:t xml:space="preserve"> </w:t>
      </w:r>
      <w:r w:rsidR="00636D59">
        <w:rPr>
          <w:iCs/>
        </w:rPr>
        <w:fldChar w:fldCharType="begin"/>
      </w:r>
      <w:r w:rsidR="00636D59">
        <w:rPr>
          <w:iCs/>
        </w:rPr>
        <w:instrText xml:space="preserve"> ADDIN ZOTERO_ITEM CSL_CITATION {"citationID":"a2hag66slid","properties":{"formattedCitation":"[35]","plainCitation":"[35]"},"citationItems":[{"id":125,"uris":["http://zotero.org/users/local/49djA4rk/items/BG9RUCCK"],"uri":["http://zotero.org/users/local/49djA4rk/items/BG9RUCCK"],"itemData":{"id":125,"type":"article-journal","title":"Automatic source camera identification using the intrinsic lens radial distortion","container-title":"Opt. Express","page":"11551–11565","volume":"14","issue":"24","DOI":"10.1364/OE.14.011551","author":[{"family":"Choi","given":"Kai San"},{"family":"Lam","given":"Edmund Y."},{"family":"Wong","given":"Kenneth K. Y."}],"issued":{"date-parts":[["2006",11]]}}}],"schema":"https://github.com/citation-style-language/schema/raw/master/csl-citation.json"} </w:instrText>
      </w:r>
      <w:r w:rsidR="00636D59">
        <w:rPr>
          <w:iCs/>
        </w:rPr>
        <w:fldChar w:fldCharType="separate"/>
      </w:r>
      <w:r w:rsidR="00636D59">
        <w:rPr>
          <w:iCs/>
          <w:noProof/>
        </w:rPr>
        <w:t>[35]</w:t>
      </w:r>
      <w:r w:rsidR="00636D59">
        <w:rPr>
          <w:iCs/>
        </w:rPr>
        <w:fldChar w:fldCharType="end"/>
      </w:r>
      <w:r w:rsidR="00636D59">
        <w:rPr>
          <w:iCs/>
        </w:rPr>
        <w:t>.</w:t>
      </w:r>
    </w:p>
    <w:p w14:paraId="5E210DFC" w14:textId="2AC511F2" w:rsidR="00E92241" w:rsidRDefault="00E92241" w:rsidP="00E92241">
      <w:pPr>
        <w:pStyle w:val="Estilo12ptPrimeralnea05cm"/>
        <w:rPr>
          <w:iCs/>
        </w:rPr>
      </w:pPr>
      <w:r>
        <w:rPr>
          <w:iCs/>
        </w:rPr>
        <w:t>Ciertos estudios</w:t>
      </w:r>
      <w:r w:rsidRPr="00E92241">
        <w:rPr>
          <w:iCs/>
        </w:rPr>
        <w:t xml:space="preserve"> muestran que la identificación de la cámara </w:t>
      </w:r>
      <w:r>
        <w:rPr>
          <w:iCs/>
        </w:rPr>
        <w:t xml:space="preserve">a través del </w:t>
      </w:r>
      <w:r w:rsidRPr="00E92241">
        <w:rPr>
          <w:iCs/>
        </w:rPr>
        <w:t>PRNU es bastante robusta a las manipulaciones de imágenes como la compre</w:t>
      </w:r>
      <w:r w:rsidR="00F23E60">
        <w:rPr>
          <w:iCs/>
        </w:rPr>
        <w:t>sión JPEG, recorte, impresión</w:t>
      </w:r>
      <w:r w:rsidR="00636D59">
        <w:rPr>
          <w:iCs/>
        </w:rPr>
        <w:t xml:space="preserve"> </w:t>
      </w:r>
      <w:r w:rsidR="00646F3D">
        <w:rPr>
          <w:iCs/>
        </w:rPr>
        <w:fldChar w:fldCharType="begin"/>
      </w:r>
      <w:r w:rsidR="00646F3D">
        <w:rPr>
          <w:iCs/>
        </w:rPr>
        <w:instrText xml:space="preserve"> ADDIN ZOTERO_ITEM CSL_CITATION {"citationID":"a28kso208sr","properties":{"formattedCitation":"[36]","plainCitation":"[36]"},"citationItems":[{"id":188,"uris":["http://zotero.org/users/local/49djA4rk/items/JNEENNZK"],"uri":["http://zotero.org/users/local/49djA4rk/items/JNEENNZK"],"itemData":{"id":188,"type":"paper-conference","title":"Camera identification from cropped and scaled images","container-title":"Proc. SPIE","page":"68190E-68190E-13","volume":"6819","URL":"http://dx.doi.org/10.1117/12.766732","DOI":"10.1117/12.766732","author":[{"family":"Goljan","given":"Miroslav"},{"family":"Fridrich","given":"Jessica"}],"issued":{"date-parts":[["2008"]]}}}],"schema":"https://github.com/citation-style-language/schema/raw/master/csl-citation.json"} </w:instrText>
      </w:r>
      <w:r w:rsidR="00646F3D">
        <w:rPr>
          <w:iCs/>
        </w:rPr>
        <w:fldChar w:fldCharType="separate"/>
      </w:r>
      <w:r w:rsidR="00646F3D">
        <w:rPr>
          <w:iCs/>
          <w:noProof/>
        </w:rPr>
        <w:t>[36]</w:t>
      </w:r>
      <w:r w:rsidR="00646F3D">
        <w:rPr>
          <w:iCs/>
        </w:rPr>
        <w:fldChar w:fldCharType="end"/>
      </w:r>
      <w:r w:rsidR="00F23E60">
        <w:rPr>
          <w:iCs/>
        </w:rPr>
        <w:t>, y la reducción de tamaño</w:t>
      </w:r>
      <w:r w:rsidRPr="00E92241">
        <w:rPr>
          <w:iCs/>
        </w:rPr>
        <w:t>.</w:t>
      </w:r>
    </w:p>
    <w:p w14:paraId="041626D6" w14:textId="7B00B7BF" w:rsidR="00E92241" w:rsidRDefault="00E92241" w:rsidP="00E92241">
      <w:pPr>
        <w:pStyle w:val="Estilo12ptPrimeralnea05cm"/>
        <w:rPr>
          <w:iCs/>
        </w:rPr>
      </w:pPr>
      <w:r w:rsidRPr="00E92241">
        <w:rPr>
          <w:iCs/>
        </w:rPr>
        <w:t>Sin embargo, un patrón PRNU puede ser transferido de una ima</w:t>
      </w:r>
      <w:r>
        <w:rPr>
          <w:iCs/>
        </w:rPr>
        <w:t xml:space="preserve">gen a otra para uso malicioso </w:t>
      </w:r>
      <w:r w:rsidRPr="00E92241">
        <w:rPr>
          <w:iCs/>
        </w:rPr>
        <w:t xml:space="preserve">en un </w:t>
      </w:r>
      <w:r>
        <w:rPr>
          <w:iCs/>
        </w:rPr>
        <w:t xml:space="preserve">ámbito </w:t>
      </w:r>
      <w:r w:rsidRPr="00E92241">
        <w:rPr>
          <w:iCs/>
        </w:rPr>
        <w:t>judicial. Aunque hay</w:t>
      </w:r>
      <w:r w:rsidR="00877D8D">
        <w:rPr>
          <w:iCs/>
        </w:rPr>
        <w:t xml:space="preserve"> algunos métodos forenses</w:t>
      </w:r>
      <w:r w:rsidRPr="00E92241">
        <w:rPr>
          <w:iCs/>
        </w:rPr>
        <w:t xml:space="preserve"> para detectar esa transferencia de ruido</w:t>
      </w:r>
      <w:r w:rsidR="00F23E60">
        <w:rPr>
          <w:iCs/>
        </w:rPr>
        <w:t>.</w:t>
      </w:r>
    </w:p>
    <w:p w14:paraId="491765DB" w14:textId="130D6452" w:rsidR="00B934C3" w:rsidRDefault="00B934C3" w:rsidP="00B934C3">
      <w:pPr>
        <w:pStyle w:val="Estilo12ptPrimeralnea05cm"/>
        <w:rPr>
          <w:iCs/>
        </w:rPr>
      </w:pPr>
      <w:r>
        <w:rPr>
          <w:iCs/>
        </w:rPr>
        <w:t xml:space="preserve">Por ejemplo, en </w:t>
      </w:r>
      <w:r w:rsidR="00646F3D">
        <w:rPr>
          <w:iCs/>
        </w:rPr>
        <w:fldChar w:fldCharType="begin"/>
      </w:r>
      <w:r w:rsidR="00646F3D">
        <w:rPr>
          <w:iCs/>
        </w:rPr>
        <w:instrText xml:space="preserve"> ADDIN ZOTERO_ITEM CSL_CITATION {"citationID":"a17lt6fg50n","properties":{"formattedCitation":"[37]","plainCitation":"[37]"},"citationItems":[{"id":189,"uris":["http://zotero.org/users/local/49djA4rk/items/SXSM3BZM"],"uri":["http://zotero.org/users/local/49djA4rk/items/SXSM3BZM"],"itemData":{"id":189,"type":"paper-conference","title":"Sensor noise camera identification: countering counter-forensics","container-title":"Proc. SPIE","page":"75410S-75410S-12","volume":"7541","URL":"http://dx.doi.org/10.1117/12.839055","DOI":"10.1117/12.839055","author":[{"family":"Goljan","given":"Miroslav"},{"family":"Fridrich","given":"Jessica"},{"family":"Chen","given":"Mo"}],"issued":{"date-parts":[["2010"]]}}}],"schema":"https://github.com/citation-style-language/schema/raw/master/csl-citation.json"} </w:instrText>
      </w:r>
      <w:r w:rsidR="00646F3D">
        <w:rPr>
          <w:iCs/>
        </w:rPr>
        <w:fldChar w:fldCharType="separate"/>
      </w:r>
      <w:r w:rsidR="00646F3D">
        <w:rPr>
          <w:iCs/>
          <w:noProof/>
        </w:rPr>
        <w:t>[37]</w:t>
      </w:r>
      <w:r w:rsidR="00646F3D">
        <w:rPr>
          <w:iCs/>
        </w:rPr>
        <w:fldChar w:fldCharType="end"/>
      </w:r>
      <w:r>
        <w:rPr>
          <w:iCs/>
        </w:rPr>
        <w:t xml:space="preserve"> se desarrollan unos</w:t>
      </w:r>
      <w:r w:rsidRPr="00B934C3">
        <w:rPr>
          <w:iCs/>
        </w:rPr>
        <w:t xml:space="preserve"> métodos para revelar actividades contra-forenses en las que un atacante estima la huella digital de una cámara </w:t>
      </w:r>
      <w:r>
        <w:rPr>
          <w:iCs/>
        </w:rPr>
        <w:t xml:space="preserve">a través </w:t>
      </w:r>
      <w:r w:rsidRPr="00B934C3">
        <w:rPr>
          <w:iCs/>
        </w:rPr>
        <w:t xml:space="preserve">de un conjunto de imágenes y lo pega en una imagen de una cámara diferente con la </w:t>
      </w:r>
      <w:r>
        <w:rPr>
          <w:iCs/>
        </w:rPr>
        <w:t>intención de introducir información falsa.</w:t>
      </w:r>
    </w:p>
    <w:p w14:paraId="401B0314" w14:textId="7DAFD911" w:rsidR="00877D8D" w:rsidRPr="008F349A" w:rsidRDefault="00877D8D" w:rsidP="00B934C3">
      <w:pPr>
        <w:pStyle w:val="Estilo12ptPrimeralnea05cm"/>
        <w:rPr>
          <w:iCs/>
        </w:rPr>
      </w:pPr>
      <w:r>
        <w:rPr>
          <w:iCs/>
        </w:rPr>
        <w:t>En</w:t>
      </w:r>
      <w:r w:rsidR="00646F3D">
        <w:rPr>
          <w:iCs/>
        </w:rPr>
        <w:t xml:space="preserve"> </w:t>
      </w:r>
      <w:r w:rsidR="00646F3D">
        <w:rPr>
          <w:iCs/>
        </w:rPr>
        <w:fldChar w:fldCharType="begin"/>
      </w:r>
      <w:r w:rsidR="00646F3D">
        <w:rPr>
          <w:iCs/>
        </w:rPr>
        <w:instrText xml:space="preserve"> ADDIN ZOTERO_ITEM CSL_CITATION {"citationID":"agm55eb3ij","properties":{"formattedCitation":"[38]","plainCitation":"[38]"},"citationItems":[{"id":190,"uris":["http://zotero.org/users/local/49djA4rk/items/R3ESKFHF"],"uri":["http://zotero.org/users/local/49djA4rk/items/R3ESKFHF"],"itemData":{"id":190,"type":"article-journal","title":"Defending Against Fingerprint-Copy Attack in Sensor-Based Camera Identification","container-title":"IEEE Transactions on Information Forensics and Security","page":"227-236","volume":"6","issue":"1","DOI":"10.1109/TIFS.2010.2099220","ISSN":"1556-6013","author":[{"family":"Goljan","given":"M."},{"family":"Fridrich","given":"J."},{"family":"Chen","given":"M."}],"issued":{"date-parts":[["2011",3]]}}}],"schema":"https://github.com/citation-style-language/schema/raw/master/csl-citation.json"} </w:instrText>
      </w:r>
      <w:r w:rsidR="00646F3D">
        <w:rPr>
          <w:iCs/>
        </w:rPr>
        <w:fldChar w:fldCharType="separate"/>
      </w:r>
      <w:r w:rsidR="00646F3D">
        <w:rPr>
          <w:iCs/>
          <w:noProof/>
        </w:rPr>
        <w:t>[38]</w:t>
      </w:r>
      <w:r w:rsidR="00646F3D">
        <w:rPr>
          <w:iCs/>
        </w:rPr>
        <w:fldChar w:fldCharType="end"/>
      </w:r>
      <w:r>
        <w:rPr>
          <w:iCs/>
        </w:rPr>
        <w:t xml:space="preserve"> </w:t>
      </w:r>
      <w:r w:rsidR="005E3732">
        <w:rPr>
          <w:iCs/>
        </w:rPr>
        <w:t xml:space="preserve">se </w:t>
      </w:r>
      <w:r w:rsidR="005E3732" w:rsidRPr="005E3732">
        <w:rPr>
          <w:iCs/>
        </w:rPr>
        <w:t xml:space="preserve">propone un método fiable para detectar tales huellas </w:t>
      </w:r>
      <w:r w:rsidR="005E3732">
        <w:rPr>
          <w:iCs/>
        </w:rPr>
        <w:t>digitales y detectar la adición de ruido.</w:t>
      </w:r>
    </w:p>
    <w:p w14:paraId="7AED5177" w14:textId="299FFCDA" w:rsidR="006B6DA8" w:rsidRPr="008F349A" w:rsidRDefault="006B6DA8" w:rsidP="008F349A">
      <w:pPr>
        <w:pStyle w:val="Estilo12ptPrimeralnea05cm"/>
        <w:rPr>
          <w:iCs/>
        </w:rPr>
      </w:pPr>
      <w:r w:rsidRPr="008F349A">
        <w:rPr>
          <w:iCs/>
        </w:rPr>
        <w:t>En [8] investigan la robustez de la huella digital de PRNU contra las operaciones de procesamiento comunes, como el “denoising”, la re-compresión y el desmontaje fuera de cámara. Sus resultados muestran que incluso después 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p>
    <w:p w14:paraId="2FD43C4C" w14:textId="5265FE52" w:rsidR="006B6DA8" w:rsidRPr="0012730E" w:rsidRDefault="0012730E" w:rsidP="0012730E">
      <w:pPr>
        <w:pStyle w:val="Ttulo2"/>
        <w:numPr>
          <w:ilvl w:val="1"/>
          <w:numId w:val="1"/>
        </w:numPr>
        <w:rPr>
          <w:sz w:val="30"/>
          <w:szCs w:val="28"/>
        </w:rPr>
      </w:pPr>
      <w:bookmarkStart w:id="93" w:name="_Toc484270817"/>
      <w:bookmarkStart w:id="94" w:name="_Toc484586160"/>
      <w:r w:rsidRPr="0012730E">
        <w:rPr>
          <w:sz w:val="30"/>
          <w:szCs w:val="28"/>
        </w:rPr>
        <w:t>I</w:t>
      </w:r>
      <w:r w:rsidR="00665457">
        <w:rPr>
          <w:sz w:val="30"/>
          <w:szCs w:val="28"/>
        </w:rPr>
        <w:t>dentificación de Retoque de I</w:t>
      </w:r>
      <w:r w:rsidR="006B6DA8" w:rsidRPr="0012730E">
        <w:rPr>
          <w:sz w:val="30"/>
          <w:szCs w:val="28"/>
        </w:rPr>
        <w:t>mágenes</w:t>
      </w:r>
      <w:bookmarkEnd w:id="93"/>
      <w:bookmarkEnd w:id="94"/>
      <w:r w:rsidR="006B6DA8" w:rsidRPr="0012730E">
        <w:rPr>
          <w:sz w:val="30"/>
          <w:szCs w:val="28"/>
        </w:rPr>
        <w:t xml:space="preserve"> </w:t>
      </w:r>
    </w:p>
    <w:p w14:paraId="0DD8133B" w14:textId="4A1F207B" w:rsidR="006B6DA8" w:rsidRPr="0012730E" w:rsidRDefault="006B6DA8" w:rsidP="007A21DF">
      <w:pPr>
        <w:pStyle w:val="Estilo12ptPrimeralnea05cm"/>
        <w:rPr>
          <w:iCs/>
        </w:rPr>
      </w:pPr>
      <w:r w:rsidRPr="0012730E">
        <w:rPr>
          <w:iCs/>
        </w:rPr>
        <w:t xml:space="preserve">Estos métodos se basan en la detección de operaciones de mejora en una </w:t>
      </w:r>
      <w:r w:rsidRPr="0012730E">
        <w:rPr>
          <w:iCs/>
        </w:rPr>
        <w:lastRenderedPageBreak/>
        <w:t>imagen como por ejemplo la relación entre los bloques adyacentes o bien modificacion</w:t>
      </w:r>
      <w:r w:rsidR="007A21DF">
        <w:rPr>
          <w:iCs/>
        </w:rPr>
        <w:t>es geométricas y fotométricas. Como se aprecia en l</w:t>
      </w:r>
      <w:r w:rsidRPr="0012730E">
        <w:rPr>
          <w:iCs/>
        </w:rPr>
        <w:t xml:space="preserve">a </w:t>
      </w:r>
      <w:r w:rsidR="007A21DF" w:rsidRPr="00E822ED">
        <w:rPr>
          <w:iCs/>
        </w:rPr>
        <w:t>F</w:t>
      </w:r>
      <w:r w:rsidR="00E822ED" w:rsidRPr="00E822ED">
        <w:rPr>
          <w:iCs/>
        </w:rPr>
        <w:t>igura 4.2</w:t>
      </w:r>
      <w:r w:rsidRPr="0012730E">
        <w:rPr>
          <w:iCs/>
        </w:rPr>
        <w:t xml:space="preserve"> las publicaciones de técnicas de identificación para imágenes manipuladas con la técnica de retoque no son de las más abundantes.</w:t>
      </w:r>
    </w:p>
    <w:p w14:paraId="341061A1" w14:textId="5169DF1F"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70h417f3j","properties":{"formattedCitation":"[39]","plainCitation":"[3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646F3D">
        <w:rPr>
          <w:iCs/>
        </w:rPr>
        <w:t>[39]</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6208F9C0"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9l5b17fs6","properties":{"formattedCitation":"[40]","plainCitation":"[4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646F3D">
        <w:rPr>
          <w:iCs/>
        </w:rPr>
        <w:t>[40]</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5" w:name="_Toc484270818"/>
      <w:bookmarkStart w:id="96" w:name="_Toc484586161"/>
      <w:r w:rsidRPr="0012730E">
        <w:rPr>
          <w:sz w:val="30"/>
          <w:szCs w:val="28"/>
        </w:rPr>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5"/>
      <w:bookmarkEnd w:id="96"/>
      <w:r w:rsidRPr="0012730E">
        <w:rPr>
          <w:sz w:val="30"/>
          <w:szCs w:val="28"/>
        </w:rPr>
        <w:t xml:space="preserve"> </w:t>
      </w:r>
    </w:p>
    <w:p w14:paraId="6CB72173" w14:textId="258C21E2"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E822ED">
        <w:rPr>
          <w:iCs/>
        </w:rPr>
        <w:t>F</w:t>
      </w:r>
      <w:r w:rsidR="00E822ED">
        <w:rPr>
          <w:iCs/>
        </w:rPr>
        <w:t>igura 4.2</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 xml:space="preserve">La detección de estas manipulaciones requiere el análisis de todo el contenido de la imagen con métodos estadísticos robustos. La mayoría de trabajos de investigación se centran en el desarrollo de algoritmos robustos para </w:t>
      </w:r>
      <w:r w:rsidRPr="0012730E">
        <w:rPr>
          <w:iCs/>
        </w:rPr>
        <w:lastRenderedPageBreak/>
        <w:t>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7" w:name="_Toc484586196"/>
      <w:r>
        <w:t>Figura 4.4</w:t>
      </w:r>
      <w:r w:rsidR="006B6DA8" w:rsidRPr="0012730E">
        <w:t>: Ejemplo de fase de entrenamiento.</w:t>
      </w:r>
      <w:bookmarkEnd w:id="97"/>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lastRenderedPageBreak/>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98" w:name="_Toc484586197"/>
      <w:r>
        <w:t>Figura 4.5</w:t>
      </w:r>
      <w:r w:rsidR="006B6DA8" w:rsidRPr="0012730E">
        <w:t>: Ejemplo de fase de predicción.</w:t>
      </w:r>
      <w:bookmarkEnd w:id="98"/>
    </w:p>
    <w:p w14:paraId="5DB2888E" w14:textId="0B9A4462"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646F3D">
        <w:rPr>
          <w:iCs/>
        </w:rPr>
        <w:instrText xml:space="preserve"> ADDIN ZOTERO_ITEM CSL_CITATION {"citationID":"a2fhm6pd1ss","properties":{"formattedCitation":"[41]","plainCitation":"[41]"},"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646F3D">
        <w:rPr>
          <w:iCs/>
        </w:rPr>
        <w:t>[41]</w:t>
      </w:r>
      <w:r w:rsidRPr="0012730E">
        <w:rPr>
          <w:iCs/>
        </w:rPr>
        <w:fldChar w:fldCharType="end"/>
      </w:r>
      <w:r w:rsidRPr="0012730E">
        <w:rPr>
          <w:iCs/>
        </w:rPr>
        <w:t xml:space="preserve"> o las transformadas discretas del coseno (DCT) </w:t>
      </w:r>
      <w:r w:rsidRPr="0012730E">
        <w:rPr>
          <w:iCs/>
        </w:rPr>
        <w:fldChar w:fldCharType="begin"/>
      </w:r>
      <w:r w:rsidR="00646F3D">
        <w:rPr>
          <w:iCs/>
        </w:rPr>
        <w:instrText xml:space="preserve"> ADDIN ZOTERO_ITEM CSL_CITATION {"citationID":"a1e9vl8ja0k","properties":{"formattedCitation":"[42]","plainCitation":"[42]"},"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646F3D">
        <w:rPr>
          <w:iCs/>
        </w:rPr>
        <w:t>[42]</w:t>
      </w:r>
      <w:r w:rsidRPr="0012730E">
        <w:rPr>
          <w:iCs/>
        </w:rPr>
        <w:fldChar w:fldCharType="end"/>
      </w:r>
      <w:r w:rsidRPr="0012730E">
        <w:rPr>
          <w:iCs/>
        </w:rPr>
        <w:t xml:space="preserve">, imágenes transformadas a escala de grises </w:t>
      </w:r>
      <w:r w:rsidRPr="0012730E">
        <w:rPr>
          <w:iCs/>
        </w:rPr>
        <w:fldChar w:fldCharType="begin"/>
      </w:r>
      <w:r w:rsidR="00646F3D">
        <w:rPr>
          <w:iCs/>
        </w:rPr>
        <w:instrText xml:space="preserve"> ADDIN ZOTERO_ITEM CSL_CITATION {"citationID":"a2cpmsgffg1","properties":{"formattedCitation":"[43]","plainCitation":"[43]"},"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646F3D">
        <w:rPr>
          <w:iCs/>
        </w:rPr>
        <w:t>[43]</w:t>
      </w:r>
      <w:r w:rsidRPr="0012730E">
        <w:rPr>
          <w:iCs/>
        </w:rPr>
        <w:fldChar w:fldCharType="end"/>
      </w:r>
      <w:r w:rsidRPr="0012730E">
        <w:rPr>
          <w:iCs/>
        </w:rPr>
        <w:t xml:space="preserve">, uso de la técnica LBP </w:t>
      </w:r>
      <w:r w:rsidRPr="0012730E">
        <w:rPr>
          <w:iCs/>
        </w:rPr>
        <w:fldChar w:fldCharType="begin"/>
      </w:r>
      <w:r w:rsidR="00646F3D">
        <w:rPr>
          <w:iCs/>
        </w:rPr>
        <w:instrText xml:space="preserve"> ADDIN ZOTERO_ITEM CSL_CITATION {"citationID":"asc0qph4i6","properties":{"formattedCitation":"[44]","plainCitation":"[44]"},"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646F3D">
        <w:rPr>
          <w:iCs/>
        </w:rPr>
        <w:t>[44]</w:t>
      </w:r>
      <w:r w:rsidRPr="0012730E">
        <w:rPr>
          <w:iCs/>
        </w:rPr>
        <w:fldChar w:fldCharType="end"/>
      </w:r>
      <w:r w:rsidRPr="0012730E">
        <w:rPr>
          <w:iCs/>
        </w:rPr>
        <w:t xml:space="preserve"> y características de Markov </w:t>
      </w:r>
      <w:r w:rsidRPr="0012730E">
        <w:rPr>
          <w:iCs/>
        </w:rPr>
        <w:fldChar w:fldCharType="begin"/>
      </w:r>
      <w:r w:rsidR="00646F3D">
        <w:rPr>
          <w:iCs/>
        </w:rPr>
        <w:instrText xml:space="preserve"> ADDIN ZOTERO_ITEM CSL_CITATION {"citationID":"a1rdl49tgn6","properties":{"formattedCitation":"[45]","plainCitation":"[45]"},"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646F3D">
        <w:rPr>
          <w:iCs/>
        </w:rPr>
        <w:t>[45]</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646F3D">
        <w:rPr>
          <w:iCs/>
        </w:rPr>
        <w:instrText xml:space="preserve"> ADDIN ZOTERO_ITEM CSL_CITATION {"citationID":"a1l4ppn60hq","properties":{"formattedCitation":"[46]","plainCitation":"[46]"},"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646F3D">
        <w:rPr>
          <w:iCs/>
        </w:rPr>
        <w:t>[46]</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99" w:name="_Toc483862829"/>
      <w:bookmarkStart w:id="100" w:name="_Toc483862830"/>
      <w:bookmarkStart w:id="101" w:name="_Toc483862831"/>
      <w:bookmarkStart w:id="102" w:name="_Toc484270822"/>
      <w:bookmarkStart w:id="103" w:name="_Toc484586162"/>
      <w:bookmarkEnd w:id="99"/>
      <w:bookmarkEnd w:id="100"/>
      <w:bookmarkEnd w:id="101"/>
      <w:r>
        <w:rPr>
          <w:sz w:val="30"/>
          <w:szCs w:val="28"/>
        </w:rPr>
        <w:t xml:space="preserve">Detección de </w:t>
      </w:r>
      <w:r w:rsidR="000E3800">
        <w:rPr>
          <w:sz w:val="30"/>
          <w:szCs w:val="28"/>
        </w:rPr>
        <w:t>Doble C</w:t>
      </w:r>
      <w:r>
        <w:rPr>
          <w:sz w:val="30"/>
          <w:szCs w:val="28"/>
        </w:rPr>
        <w:t xml:space="preserve">ompresión </w:t>
      </w:r>
      <w:r w:rsidR="006B6DA8" w:rsidRPr="007A21DF">
        <w:rPr>
          <w:sz w:val="30"/>
          <w:szCs w:val="28"/>
        </w:rPr>
        <w:t>JPEG</w:t>
      </w:r>
      <w:bookmarkEnd w:id="102"/>
      <w:bookmarkEnd w:id="103"/>
    </w:p>
    <w:p w14:paraId="6A044F30" w14:textId="4819BC4D" w:rsidR="006B6DA8" w:rsidRPr="007A21DF" w:rsidRDefault="00FC3D4F" w:rsidP="007A21DF">
      <w:pPr>
        <w:pStyle w:val="Estilo12ptPrimeralnea05cm"/>
      </w:pPr>
      <w:r>
        <w:t xml:space="preserve">En </w:t>
      </w:r>
      <w:r>
        <w:fldChar w:fldCharType="begin"/>
      </w:r>
      <w:r w:rsidR="00646F3D">
        <w:instrText xml:space="preserve"> ADDIN ZOTERO_ITEM CSL_CITATION {"citationID":"a2e5a201url","properties":{"formattedCitation":"[47]","plainCitation":"[47]"},"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sidR="00646F3D">
        <w:rPr>
          <w:noProof/>
        </w:rPr>
        <w:t>[47]</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6EE7BE36" w:rsidR="006B6DA8" w:rsidRPr="007A21DF" w:rsidRDefault="00FC3D4F" w:rsidP="007A21DF">
      <w:pPr>
        <w:pStyle w:val="Estilo12ptPrimeralnea05cm"/>
      </w:pPr>
      <w:r>
        <w:t xml:space="preserve">Jen-Chun Lee en </w:t>
      </w:r>
      <w:r>
        <w:fldChar w:fldCharType="begin"/>
      </w:r>
      <w:r w:rsidR="00D93749">
        <w:instrText xml:space="preserve"> ADDIN ZOTERO_ITEM CSL_CITATION {"citationID":"a1i7qdp00oe","properties":{"formattedCitation":"[29]","plainCitation":"[29]"},"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sidR="00D93749">
        <w:rPr>
          <w:noProof/>
        </w:rPr>
        <w:t>[29]</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w:t>
      </w:r>
      <w:r w:rsidR="006B6DA8" w:rsidRPr="007A21DF">
        <w:lastRenderedPageBreak/>
        <w:t xml:space="preserve">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07D5F5BB" w:rsidR="007A21DF" w:rsidRDefault="00FC3D4F" w:rsidP="00F870EF">
      <w:pPr>
        <w:pStyle w:val="Estilo12ptPrimeralnea05cm"/>
      </w:pPr>
      <w:r>
        <w:t xml:space="preserve">En </w:t>
      </w:r>
      <w:r>
        <w:fldChar w:fldCharType="begin"/>
      </w:r>
      <w:r w:rsidR="00646F3D">
        <w:instrText xml:space="preserve"> ADDIN ZOTERO_ITEM CSL_CITATION {"citationID":"a24sf8vgm6s","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sidR="00646F3D">
        <w:rPr>
          <w:noProof/>
        </w:rPr>
        <w:t>[48]</w:t>
      </w:r>
      <w:r>
        <w:fldChar w:fldCharType="end"/>
      </w:r>
      <w:r w:rsidR="006B6DA8" w:rsidRPr="007A21DF">
        <w:t xml:space="preserve"> </w:t>
      </w:r>
      <w:r>
        <w:t xml:space="preserve">comentan que Zuo et al. en </w:t>
      </w:r>
      <w:r w:rsidR="00B61A44">
        <w:fldChar w:fldCharType="begin"/>
      </w:r>
      <w:r w:rsidR="00646F3D">
        <w:instrText xml:space="preserve"> ADDIN ZOTERO_ITEM CSL_CITATION {"citationID":"a2h0sakpu4i","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646F3D">
        <w:rPr>
          <w:noProof/>
        </w:rPr>
        <w:t>[49]</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646F3D">
        <w:instrText xml:space="preserve"> ADDIN ZOTERO_ITEM CSL_CITATION {"citationID":"a1crl4eflqb","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646F3D">
        <w:instrText xml:space="preserve"> ADDIN ZOTERO_ITEM CSL_CITATION {"citationID":"aomd49vpuc","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646F3D">
        <w:instrText xml:space="preserve"> ADDIN ZOTERO_ITEM CSL_CITATION {"citationID":"atlcap3hp8","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646F3D">
        <w:rPr>
          <w:noProof/>
        </w:rPr>
        <w:t>[48]</w:t>
      </w:r>
      <w:r w:rsidR="00CE713C">
        <w:fldChar w:fldCharType="end"/>
      </w:r>
      <w:r w:rsidR="006B6DA8" w:rsidRPr="004F429A">
        <w:t>,</w:t>
      </w:r>
      <w:r w:rsidR="00DF495D" w:rsidRPr="004F429A">
        <w:t xml:space="preserve"> </w:t>
      </w:r>
      <w:r w:rsidR="00DF495D">
        <w:t>s</w:t>
      </w:r>
      <w:r w:rsidR="006B6DA8" w:rsidRPr="007A21DF">
        <w:t xml:space="preserve">e construyó un dataset de imágenes compuesto por 50 imágenes con doble compresión JPEG. En este conjunto de datos, hay una imagen destino </w:t>
      </w:r>
      <w:r w:rsidR="006B6DA8" w:rsidRPr="007A21DF">
        <w:lastRenderedPageBreak/>
        <w:t>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646F3D">
        <w:instrText xml:space="preserve"> ADDIN ZOTERO_ITEM CSL_CITATION {"citationID":"a2hdriq2i0","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646F3D">
        <w:rPr>
          <w:noProof/>
        </w:rPr>
        <w:t>[50]</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646F3D">
        <w:instrText xml:space="preserve"> ADDIN ZOTERO_ITEM CSL_CITATION {"citationID":"ak20a4kq80","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0E7B6AB9"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646F3D">
        <w:instrText xml:space="preserve"> ADDIN ZOTERO_ITEM CSL_CITATION {"citationID":"a2qmooe4m1j","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089024E5" w:rsidR="006B6DA8" w:rsidRDefault="006B6DA8" w:rsidP="007A21DF">
      <w:pPr>
        <w:pStyle w:val="Estilo12ptPrimeralnea05cm"/>
      </w:pPr>
      <w:r>
        <w:t>Para finalizar, e</w:t>
      </w:r>
      <w:r w:rsidRPr="00FE39A0">
        <w:t xml:space="preserve">n comparación con los métodos de detección de manipulación </w:t>
      </w:r>
      <w:r>
        <w:t>basada</w:t>
      </w:r>
      <w:r w:rsidR="008727C8">
        <w:t xml:space="preserve"> en la compresión JPEG </w:t>
      </w:r>
      <w:r w:rsidR="008727C8">
        <w:fldChar w:fldCharType="begin"/>
      </w:r>
      <w:r w:rsidR="00646F3D">
        <w:instrText xml:space="preserve"> ADDIN ZOTERO_ITEM CSL_CITATION {"citationID":"ajdqjn9crn","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646F3D">
        <w:rPr>
          <w:noProof/>
        </w:rPr>
        <w:t>[49]</w:t>
      </w:r>
      <w:r w:rsidR="008727C8">
        <w:fldChar w:fldCharType="end"/>
      </w:r>
      <w:r w:rsidR="008727C8">
        <w:t xml:space="preserve"> </w:t>
      </w:r>
      <w:r w:rsidR="008727C8">
        <w:fldChar w:fldCharType="begin"/>
      </w:r>
      <w:r w:rsidR="00646F3D">
        <w:instrText xml:space="preserve"> ADDIN ZOTERO_ITEM CSL_CITATION {"citationID":"ar4ru21h19","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p9bsi9eh","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rsidRPr="00FE39A0">
        <w:t>, los resultados experimentales muestran que la propuesta</w:t>
      </w:r>
      <w:r w:rsidR="008727C8">
        <w:t xml:space="preserve"> de </w:t>
      </w:r>
      <w:r w:rsidR="008727C8">
        <w:fldChar w:fldCharType="begin"/>
      </w:r>
      <w:r w:rsidR="00646F3D">
        <w:instrText xml:space="preserve"> ADDIN ZOTERO_ITEM CSL_CITATION {"citationID":"a1aud9lfrsr","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646F3D">
        <w:rPr>
          <w:noProof/>
        </w:rPr>
        <w:t>[48]</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646F3D">
        <w:instrText xml:space="preserve"> ADDIN ZOTERO_ITEM CSL_CITATION {"citationID":"a29d9vb8t0p","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29614os652","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4" w:name="_Toc484586163"/>
      <w:r>
        <w:lastRenderedPageBreak/>
        <w:t>Contribuciones</w:t>
      </w:r>
      <w:bookmarkEnd w:id="104"/>
    </w:p>
    <w:p w14:paraId="68349C7B" w14:textId="3E8FCAE1" w:rsidR="00115873" w:rsidRDefault="00115873" w:rsidP="00115873">
      <w:pPr>
        <w:pStyle w:val="Estilo12ptPrimeralnea05cm"/>
        <w:rPr>
          <w:iCs/>
        </w:rPr>
      </w:pPr>
      <w:r>
        <w:rPr>
          <w:iCs/>
        </w:rPr>
        <w:t>En este trabajo se han desarrollado cuatro algoritmos de detección de manipulación de imágenes digitales mediante empalme. Como regla principal se ha utilizado el método del LBP (</w:t>
      </w:r>
      <w:r w:rsidRPr="009E13D5">
        <w:rPr>
          <w:iCs/>
        </w:rPr>
        <w:t>Local Binary Pattern</w:t>
      </w:r>
      <w:r>
        <w:rPr>
          <w:iCs/>
        </w:rPr>
        <w:t>) en todos ellos, incluyendo variantes en cada uno de los experimentos.</w:t>
      </w:r>
    </w:p>
    <w:p w14:paraId="1ADB1534" w14:textId="726ADFAB" w:rsidR="009273C5" w:rsidRDefault="00115873" w:rsidP="00115873">
      <w:pPr>
        <w:pStyle w:val="Estilo12ptPrimeralnea05cm"/>
        <w:ind w:firstLine="0"/>
        <w:rPr>
          <w:iCs/>
        </w:rPr>
      </w:pPr>
      <w:r>
        <w:rPr>
          <w:iCs/>
        </w:rPr>
        <w:t>El primer algorit</w:t>
      </w:r>
      <w:r w:rsidR="004246D2">
        <w:rPr>
          <w:iCs/>
        </w:rPr>
        <w:t xml:space="preserve">mo desarrollado, </w:t>
      </w:r>
      <w:r>
        <w:rPr>
          <w:iCs/>
        </w:rPr>
        <w:t>basado en</w:t>
      </w:r>
      <w:r w:rsidR="00FD64D6">
        <w:rPr>
          <w:iCs/>
        </w:rPr>
        <w:t xml:space="preserve"> </w:t>
      </w:r>
      <w:r w:rsidR="00FD64D6">
        <w:rPr>
          <w:iCs/>
        </w:rPr>
        <w:fldChar w:fldCharType="begin"/>
      </w:r>
      <w:r w:rsidR="00FD64D6">
        <w:rPr>
          <w:iCs/>
        </w:rPr>
        <w:instrText xml:space="preserve"> ADDIN ZOTERO_ITEM CSL_CITATION {"citationID":"a6663ir702","properties":{"formattedCitation":"[52]","plainCitation":"[52]"},"citationItems":[{"id":184,"uris":["http://zotero.org/users/local/49djA4rk/items/J85CGCST"],"uri":["http://zotero.org/users/local/49djA4rk/items/J85CGCST"],"itemData":{"id":184,"type":"paper-conference","title":"Image splicing forgery detection using local binary pattern and discrete wavelet transform","container-title":"2015 2nd International Conference on Knowledge-Based Engineering and Innovation (KBEI)","page":"1074-1077","DOI":"10.1109/KBEI.2015.7436195","author":[{"family":"Hakimi","given":"F."},{"family":"Hariri","given":"M."},{"family":"GharehBaghi","given":"F."}],"issued":{"date-parts":[["2015",11]]}}}],"schema":"https://github.com/citation-style-language/schema/raw/master/csl-citation.json"} </w:instrText>
      </w:r>
      <w:r w:rsidR="00FD64D6">
        <w:rPr>
          <w:iCs/>
        </w:rPr>
        <w:fldChar w:fldCharType="separate"/>
      </w:r>
      <w:r w:rsidR="00FD64D6">
        <w:rPr>
          <w:iCs/>
          <w:noProof/>
        </w:rPr>
        <w:t>[52]</w:t>
      </w:r>
      <w:r w:rsidR="00FD64D6">
        <w:rPr>
          <w:iCs/>
        </w:rPr>
        <w:fldChar w:fldCharType="end"/>
      </w:r>
      <w:r w:rsidR="00FD64D6">
        <w:rPr>
          <w:iCs/>
        </w:rPr>
        <w:t>,</w:t>
      </w:r>
      <w:r w:rsidR="004246D2">
        <w:rPr>
          <w:iCs/>
        </w:rPr>
        <w:t xml:space="preserve"> consiste en convertir la imagen a escala de grises YCbCr para obtener las </w:t>
      </w:r>
      <w:r w:rsidR="00AB4C26">
        <w:rPr>
          <w:iCs/>
        </w:rPr>
        <w:t>“</w:t>
      </w:r>
      <w:r w:rsidR="004246D2">
        <w:rPr>
          <w:iCs/>
        </w:rPr>
        <w:t>crominancias</w:t>
      </w:r>
      <w:r w:rsidR="00AB4C26">
        <w:rPr>
          <w:iCs/>
        </w:rPr>
        <w:t>”</w:t>
      </w:r>
      <w:r w:rsidR="004246D2">
        <w:rPr>
          <w:iCs/>
        </w:rPr>
        <w:t xml:space="preserve"> </w:t>
      </w:r>
      <w:r w:rsidR="00AB4C26">
        <w:rPr>
          <w:iCs/>
        </w:rPr>
        <w:t>“</w:t>
      </w:r>
      <w:r w:rsidR="004246D2">
        <w:rPr>
          <w:iCs/>
        </w:rPr>
        <w:t>Cb</w:t>
      </w:r>
      <w:r w:rsidR="00AB4C26">
        <w:rPr>
          <w:iCs/>
        </w:rPr>
        <w:t>”</w:t>
      </w:r>
      <w:r w:rsidR="004246D2">
        <w:rPr>
          <w:iCs/>
        </w:rPr>
        <w:t xml:space="preserve"> y </w:t>
      </w:r>
      <w:r w:rsidR="00AB4C26">
        <w:rPr>
          <w:iCs/>
        </w:rPr>
        <w:t>“</w:t>
      </w:r>
      <w:r w:rsidR="004246D2">
        <w:rPr>
          <w:iCs/>
        </w:rPr>
        <w:t>Cr</w:t>
      </w:r>
      <w:r w:rsidR="00AB4C26">
        <w:rPr>
          <w:iCs/>
        </w:rPr>
        <w:t>”</w:t>
      </w:r>
      <w:r w:rsidR="004246D2">
        <w:rPr>
          <w:iCs/>
        </w:rPr>
        <w:t>, posteriormente se divide en bloques iguales de 8x8 píxeles</w:t>
      </w:r>
      <w:r w:rsidR="00865C0D">
        <w:rPr>
          <w:iCs/>
        </w:rPr>
        <w:t>, no superpuestos. S</w:t>
      </w:r>
      <w:r w:rsidR="004246D2">
        <w:rPr>
          <w:iCs/>
        </w:rPr>
        <w:t>e les aplica el método LBP a cada uno de los bloques y con el resultado se ejecuta la transformada de Wavelet (DWT).</w:t>
      </w:r>
      <w:r w:rsidR="00B76A22">
        <w:rPr>
          <w:iCs/>
        </w:rPr>
        <w:t xml:space="preserve"> El siguiente paso consiste en obtener de cada una de las 4 bandas, el filtro espejo en cuadratura (QMF), que divide la señal de entrada en cuatro bandas para devolver la imagen especular y se calcula la media aritmética de cada una de ellas.</w:t>
      </w:r>
      <w:r w:rsidR="004246D2">
        <w:rPr>
          <w:iCs/>
        </w:rPr>
        <w:t xml:space="preserve"> Por último, se crea un vector con las características obtenidas y se transfieren a la máquina de soporte vectorial (SVM).</w:t>
      </w:r>
      <w:r w:rsidR="009273C5">
        <w:rPr>
          <w:iCs/>
        </w:rPr>
        <w:t xml:space="preserve"> En la figura 5.1 se muestra un esquema conceptual del algoritmo descrito.</w:t>
      </w:r>
    </w:p>
    <w:p w14:paraId="61C9370B" w14:textId="41E8103A" w:rsidR="009273C5" w:rsidRDefault="00F5282C" w:rsidP="00F5282C">
      <w:pPr>
        <w:pStyle w:val="Estilo12ptPrimeralnea05cm"/>
        <w:tabs>
          <w:tab w:val="left" w:pos="2110"/>
          <w:tab w:val="center" w:pos="4252"/>
        </w:tabs>
        <w:ind w:firstLine="0"/>
        <w:jc w:val="center"/>
        <w:rPr>
          <w:iCs/>
        </w:rPr>
      </w:pPr>
      <w:r w:rsidRPr="00F5282C">
        <w:rPr>
          <w:iCs/>
          <w:noProof/>
          <w:lang w:eastAsia="es-ES_tradnl"/>
        </w:rPr>
        <w:lastRenderedPageBreak/>
        <w:drawing>
          <wp:inline distT="0" distB="0" distL="0" distR="0" wp14:anchorId="62FE83A4" wp14:editId="666A7C9E">
            <wp:extent cx="4082061" cy="3671212"/>
            <wp:effectExtent l="0" t="0" r="7620" b="1206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30943" cy="3715174"/>
                    </a:xfrm>
                    <a:prstGeom prst="rect">
                      <a:avLst/>
                    </a:prstGeom>
                  </pic:spPr>
                </pic:pic>
              </a:graphicData>
            </a:graphic>
          </wp:inline>
        </w:drawing>
      </w:r>
    </w:p>
    <w:p w14:paraId="64663892" w14:textId="68708043" w:rsidR="009273C5" w:rsidRPr="0012730E" w:rsidRDefault="009273C5" w:rsidP="009273C5">
      <w:pPr>
        <w:pStyle w:val="Figprot"/>
      </w:pPr>
      <w:bookmarkStart w:id="105" w:name="_Toc484586198"/>
      <w:r>
        <w:t>Figura 5.1</w:t>
      </w:r>
      <w:r w:rsidRPr="0012730E">
        <w:t xml:space="preserve">: </w:t>
      </w:r>
      <w:r>
        <w:t>Descripción</w:t>
      </w:r>
      <w:r w:rsidR="002D435C">
        <w:t xml:space="preserve"> conceptual del</w:t>
      </w:r>
      <w:r>
        <w:t xml:space="preserve"> algoritmo 1</w:t>
      </w:r>
      <w:r w:rsidRPr="0012730E">
        <w:t>.</w:t>
      </w:r>
      <w:bookmarkEnd w:id="105"/>
    </w:p>
    <w:p w14:paraId="7BF976E7" w14:textId="51790F4E" w:rsidR="009273C5" w:rsidRDefault="004246D2" w:rsidP="00115873">
      <w:pPr>
        <w:pStyle w:val="Estilo12ptPrimeralnea05cm"/>
        <w:ind w:firstLine="0"/>
        <w:rPr>
          <w:iCs/>
        </w:rPr>
      </w:pPr>
      <w:r>
        <w:rPr>
          <w:iCs/>
        </w:rPr>
        <w:t>El segundo algoritmo</w:t>
      </w:r>
      <w:r w:rsidR="00424911">
        <w:rPr>
          <w:iCs/>
        </w:rPr>
        <w:t>,</w:t>
      </w:r>
      <w:r w:rsidR="009D4AFC">
        <w:rPr>
          <w:iCs/>
        </w:rPr>
        <w:t xml:space="preserve"> basado en </w:t>
      </w:r>
      <w:r w:rsidR="009D4AFC">
        <w:rPr>
          <w:iCs/>
        </w:rPr>
        <w:fldChar w:fldCharType="begin"/>
      </w:r>
      <w:r w:rsidR="009D4AFC">
        <w:rPr>
          <w:iCs/>
        </w:rPr>
        <w:instrText xml:space="preserve"> ADDIN ZOTERO_ITEM CSL_CITATION {"citationID":"a90l2f1750","properties":{"formattedCitation":"[42]","plainCitation":"[42]"},"citationItems":[{"id":"1mvSm84L/vwz63dE2","uris":["http://zotero.org/users/local/49djA4rk/items/9ZJQI4A6"],"uri":["http://zotero.org/users/local/49djA4rk/items/9ZJQI4A6"],"itemData":{"id":"1mvSm84L/vwz63dE2","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9D4AFC">
        <w:rPr>
          <w:iCs/>
        </w:rPr>
        <w:fldChar w:fldCharType="separate"/>
      </w:r>
      <w:r w:rsidR="009D4AFC">
        <w:rPr>
          <w:iCs/>
          <w:noProof/>
        </w:rPr>
        <w:t>[42]</w:t>
      </w:r>
      <w:r w:rsidR="009D4AFC">
        <w:rPr>
          <w:iCs/>
        </w:rPr>
        <w:fldChar w:fldCharType="end"/>
      </w:r>
      <w:r w:rsidR="009D4AFC">
        <w:rPr>
          <w:iCs/>
        </w:rPr>
        <w:t>,</w:t>
      </w:r>
      <w:r w:rsidR="00424911">
        <w:rPr>
          <w:iCs/>
        </w:rPr>
        <w:t xml:space="preserve"> tal y como se explica de manera sencilla en la Figura 5.2,</w:t>
      </w:r>
      <w:r>
        <w:rPr>
          <w:iCs/>
        </w:rPr>
        <w:t xml:space="preserve"> es prácticamente igual que el </w:t>
      </w:r>
      <w:r w:rsidR="009273C5">
        <w:rPr>
          <w:iCs/>
        </w:rPr>
        <w:t>primero,</w:t>
      </w:r>
      <w:r>
        <w:rPr>
          <w:iCs/>
        </w:rPr>
        <w:t xml:space="preserve"> pero en la parte final en lugar de aplicar la transformada de Wavelet, se le aplica la t</w:t>
      </w:r>
      <w:r w:rsidR="002D435C">
        <w:rPr>
          <w:iCs/>
        </w:rPr>
        <w:t>ransformada discreta del coseno (</w:t>
      </w:r>
      <w:r>
        <w:rPr>
          <w:iCs/>
        </w:rPr>
        <w:t>DCT</w:t>
      </w:r>
      <w:r w:rsidR="002D435C">
        <w:rPr>
          <w:iCs/>
        </w:rPr>
        <w:t>)</w:t>
      </w:r>
      <w:r>
        <w:rPr>
          <w:iCs/>
        </w:rPr>
        <w:t>, y se transfieren también las características a la SVM</w:t>
      </w:r>
      <w:r w:rsidR="002D435C">
        <w:rPr>
          <w:iCs/>
        </w:rPr>
        <w:t xml:space="preserve"> con intención de entrenar al sistema para que posteriormente tenga la capacidad de predecir</w:t>
      </w:r>
      <w:r>
        <w:rPr>
          <w:iCs/>
        </w:rPr>
        <w:t>.</w:t>
      </w:r>
    </w:p>
    <w:p w14:paraId="2C537288" w14:textId="39D536F2" w:rsidR="009273C5" w:rsidRDefault="009273C5" w:rsidP="002D435C">
      <w:pPr>
        <w:pStyle w:val="Estilo12ptPrimeralnea05cm"/>
        <w:ind w:firstLine="0"/>
        <w:jc w:val="center"/>
        <w:rPr>
          <w:iCs/>
        </w:rPr>
      </w:pPr>
      <w:r w:rsidRPr="009273C5">
        <w:rPr>
          <w:iCs/>
          <w:noProof/>
          <w:lang w:eastAsia="es-ES_tradnl"/>
        </w:rPr>
        <w:lastRenderedPageBreak/>
        <w:drawing>
          <wp:inline distT="0" distB="0" distL="0" distR="0" wp14:anchorId="43A9C2B9" wp14:editId="0F400422">
            <wp:extent cx="2178000" cy="3673129"/>
            <wp:effectExtent l="0" t="0" r="6985" b="1016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178000" cy="3673129"/>
                    </a:xfrm>
                    <a:prstGeom prst="rect">
                      <a:avLst/>
                    </a:prstGeom>
                  </pic:spPr>
                </pic:pic>
              </a:graphicData>
            </a:graphic>
          </wp:inline>
        </w:drawing>
      </w:r>
    </w:p>
    <w:p w14:paraId="4EEF9C14" w14:textId="594391EB" w:rsidR="00A76F87" w:rsidRDefault="002D435C" w:rsidP="00A76F87">
      <w:pPr>
        <w:pStyle w:val="Figprot"/>
      </w:pPr>
      <w:bookmarkStart w:id="106" w:name="_Toc484586199"/>
      <w:r>
        <w:t>Figura 5.2</w:t>
      </w:r>
      <w:r w:rsidRPr="0012730E">
        <w:t xml:space="preserve">: </w:t>
      </w:r>
      <w:r>
        <w:t>Descripción conceptual del algoritmo 2</w:t>
      </w:r>
      <w:r w:rsidRPr="0012730E">
        <w:t>.</w:t>
      </w:r>
      <w:bookmarkEnd w:id="106"/>
    </w:p>
    <w:p w14:paraId="1041B85E" w14:textId="77777777" w:rsidR="00A76F87" w:rsidRPr="00A76F87" w:rsidRDefault="00A76F87" w:rsidP="00A76F87">
      <w:pPr>
        <w:pStyle w:val="Figprot"/>
      </w:pPr>
    </w:p>
    <w:p w14:paraId="201E1A73" w14:textId="5961B02F" w:rsidR="00F60591" w:rsidRDefault="00A76F87" w:rsidP="00115873">
      <w:pPr>
        <w:pStyle w:val="Estilo12ptPrimeralnea05cm"/>
        <w:ind w:firstLine="0"/>
        <w:rPr>
          <w:iCs/>
        </w:rPr>
      </w:pPr>
      <w:r>
        <w:rPr>
          <w:iCs/>
        </w:rPr>
        <w:t>Por otro lado, el tercer algoritmo no es tan parecido a los descritos anteriormente, en este caso, en primer lugar, a la imagen en RGB se le aplica la transformada Wavelet en lugar de aplicarlo por bloques,</w:t>
      </w:r>
      <w:r w:rsidR="001C5354">
        <w:rPr>
          <w:iCs/>
        </w:rPr>
        <w:t xml:space="preserve"> de la cual se obtienen 4 canales LL, LH, HL y HH</w:t>
      </w:r>
      <w:r>
        <w:rPr>
          <w:iCs/>
        </w:rPr>
        <w:t xml:space="preserve"> posteriormente se hace la división en bloques de 8x8 píxeles, a los que se les aplica el método LBP a cada bloque</w:t>
      </w:r>
      <w:r w:rsidR="00217ADA">
        <w:rPr>
          <w:iCs/>
        </w:rPr>
        <w:t xml:space="preserve"> antes de </w:t>
      </w:r>
      <w:r w:rsidR="00264580">
        <w:rPr>
          <w:iCs/>
        </w:rPr>
        <w:t xml:space="preserve">aplicar el filtro espejo en cuadratura (QMF), que divide la señal de entrada en dos bandas para devolver la imagen especular. Por último, antes de </w:t>
      </w:r>
      <w:r w:rsidR="00F60591">
        <w:rPr>
          <w:iCs/>
        </w:rPr>
        <w:t>mandar las características a la SVM,</w:t>
      </w:r>
      <w:r w:rsidR="00264580">
        <w:rPr>
          <w:iCs/>
        </w:rPr>
        <w:t xml:space="preserve"> se calcula la media aritmética de </w:t>
      </w:r>
      <w:r w:rsidR="00F60591">
        <w:rPr>
          <w:iCs/>
        </w:rPr>
        <w:t>los valores obtenidos, y se almacenan en un vector.</w:t>
      </w:r>
      <w:r w:rsidR="000419AA">
        <w:rPr>
          <w:iCs/>
        </w:rPr>
        <w:t xml:space="preserve"> En la Figura 5.3 se muestra de manera sencilla el flujo del algoritmo descrito.</w:t>
      </w:r>
    </w:p>
    <w:p w14:paraId="40FC417B" w14:textId="41A9BEFE" w:rsidR="00F60591" w:rsidRDefault="000419AA" w:rsidP="000419AA">
      <w:pPr>
        <w:pStyle w:val="Estilo12ptPrimeralnea05cm"/>
        <w:ind w:firstLine="0"/>
        <w:jc w:val="center"/>
        <w:rPr>
          <w:iCs/>
        </w:rPr>
      </w:pPr>
      <w:r w:rsidRPr="000419AA">
        <w:rPr>
          <w:iCs/>
          <w:noProof/>
          <w:lang w:eastAsia="es-ES_tradnl"/>
        </w:rPr>
        <w:lastRenderedPageBreak/>
        <w:drawing>
          <wp:inline distT="0" distB="0" distL="0" distR="0" wp14:anchorId="2810E5D9" wp14:editId="623E6975">
            <wp:extent cx="2148971" cy="3607200"/>
            <wp:effectExtent l="0" t="0" r="1016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148971" cy="3607200"/>
                    </a:xfrm>
                    <a:prstGeom prst="rect">
                      <a:avLst/>
                    </a:prstGeom>
                  </pic:spPr>
                </pic:pic>
              </a:graphicData>
            </a:graphic>
          </wp:inline>
        </w:drawing>
      </w:r>
    </w:p>
    <w:p w14:paraId="7D4B214C" w14:textId="1855CBEA" w:rsidR="000419AA" w:rsidRDefault="000419AA" w:rsidP="000419AA">
      <w:pPr>
        <w:pStyle w:val="Figprot"/>
      </w:pPr>
      <w:bookmarkStart w:id="107" w:name="_Toc484586200"/>
      <w:r>
        <w:t>Figura 5.3</w:t>
      </w:r>
      <w:r w:rsidRPr="0012730E">
        <w:t xml:space="preserve">: </w:t>
      </w:r>
      <w:r>
        <w:t>Descripción conceptual del algoritmo 3</w:t>
      </w:r>
      <w:r w:rsidRPr="0012730E">
        <w:t>.</w:t>
      </w:r>
      <w:bookmarkEnd w:id="107"/>
    </w:p>
    <w:p w14:paraId="4FD683D0" w14:textId="77777777" w:rsidR="00F64CCB" w:rsidRDefault="00F64CCB" w:rsidP="000419AA">
      <w:pPr>
        <w:pStyle w:val="Figprot"/>
      </w:pPr>
    </w:p>
    <w:p w14:paraId="07D6F634" w14:textId="62358D5A" w:rsidR="00D83F5D" w:rsidRDefault="001C5354" w:rsidP="00115873">
      <w:pPr>
        <w:pStyle w:val="Estilo12ptPrimeralnea05cm"/>
        <w:ind w:firstLine="0"/>
        <w:rPr>
          <w:iCs/>
        </w:rPr>
      </w:pPr>
      <w:r>
        <w:rPr>
          <w:iCs/>
        </w:rPr>
        <w:t>Por último, el cuarto algoritmo, comienza transformando la imagen de RGB a YCbCr para obtener la “crominancia” Cr, a la que se le aplica la transformada Wavelet</w:t>
      </w:r>
      <w:r w:rsidR="00F64CCB">
        <w:rPr>
          <w:iCs/>
        </w:rPr>
        <w:t>, de la que se obtienen las 4 bandas</w:t>
      </w:r>
      <w:r>
        <w:rPr>
          <w:iCs/>
        </w:rPr>
        <w:t xml:space="preserve">. Posteriormente </w:t>
      </w:r>
      <w:r w:rsidR="00F64CCB">
        <w:rPr>
          <w:iCs/>
        </w:rPr>
        <w:t>se divide en bloques no superpuestos de 8x8 y se le aplica el método LBP a cada bloque de cada banda. El siguiente paso consiste en calcular el histograma de cada bloque de cada banda. Con los 4 histogramas por bloque se forma un vector que se va concatenando con el de los siguientes bloques y se introduce en la SVM.</w:t>
      </w:r>
      <w:r w:rsidR="00D83F5D">
        <w:rPr>
          <w:iCs/>
        </w:rPr>
        <w:t xml:space="preserve"> En la Figura 5.4 se puede observar un esquema conceptual de los pasos a seguir para implementar el algoritmo.</w:t>
      </w:r>
    </w:p>
    <w:p w14:paraId="738BA730" w14:textId="225B0D06" w:rsidR="00F64CCB" w:rsidRDefault="00D83F5D" w:rsidP="00D83F5D">
      <w:pPr>
        <w:pStyle w:val="Estilo12ptPrimeralnea05cm"/>
        <w:ind w:firstLine="0"/>
        <w:jc w:val="center"/>
        <w:rPr>
          <w:iCs/>
        </w:rPr>
      </w:pPr>
      <w:r w:rsidRPr="00D83F5D">
        <w:rPr>
          <w:iCs/>
          <w:noProof/>
          <w:lang w:eastAsia="es-ES_tradnl"/>
        </w:rPr>
        <w:lastRenderedPageBreak/>
        <w:drawing>
          <wp:inline distT="0" distB="0" distL="0" distR="0" wp14:anchorId="1A0F6F48" wp14:editId="25AAB9D8">
            <wp:extent cx="3626737" cy="3320991"/>
            <wp:effectExtent l="0" t="0" r="571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67379" cy="3358206"/>
                    </a:xfrm>
                    <a:prstGeom prst="rect">
                      <a:avLst/>
                    </a:prstGeom>
                  </pic:spPr>
                </pic:pic>
              </a:graphicData>
            </a:graphic>
          </wp:inline>
        </w:drawing>
      </w:r>
    </w:p>
    <w:p w14:paraId="7FB0FE77" w14:textId="7C3ACEAE" w:rsidR="00F91F41" w:rsidRPr="00200A68" w:rsidRDefault="00D83F5D" w:rsidP="00200A68">
      <w:pPr>
        <w:pStyle w:val="Figprot"/>
      </w:pPr>
      <w:bookmarkStart w:id="108" w:name="_Toc484586201"/>
      <w:r>
        <w:t>Figura 5.4</w:t>
      </w:r>
      <w:r w:rsidRPr="0012730E">
        <w:t xml:space="preserve">: </w:t>
      </w:r>
      <w:r>
        <w:t>Descripción conceptual del algoritmo 4</w:t>
      </w:r>
      <w:r w:rsidRPr="0012730E">
        <w:t>.</w:t>
      </w:r>
      <w:bookmarkEnd w:id="108"/>
    </w:p>
    <w:p w14:paraId="08264467" w14:textId="2B0DF7EB" w:rsidR="00F91F41" w:rsidRPr="00E51DD9" w:rsidRDefault="00F91F41" w:rsidP="00F91F41">
      <w:pPr>
        <w:pStyle w:val="Ttulo2"/>
        <w:numPr>
          <w:ilvl w:val="1"/>
          <w:numId w:val="1"/>
        </w:numPr>
        <w:rPr>
          <w:sz w:val="30"/>
          <w:szCs w:val="28"/>
        </w:rPr>
      </w:pPr>
      <w:bookmarkStart w:id="109" w:name="_Toc484586164"/>
      <w:r>
        <w:rPr>
          <w:sz w:val="30"/>
          <w:szCs w:val="28"/>
        </w:rPr>
        <w:t>Generalidades</w:t>
      </w:r>
      <w:bookmarkEnd w:id="109"/>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10" w:name="_Toc484586165"/>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bookmarkEnd w:id="110"/>
    </w:p>
    <w:p w14:paraId="78ECE62E" w14:textId="00DBC6D9" w:rsidR="006B6DA8" w:rsidRPr="00742F9E" w:rsidRDefault="006B6DA8" w:rsidP="00742F9E">
      <w:pPr>
        <w:pStyle w:val="Estilo12ptPrimeralnea05cm"/>
        <w:rPr>
          <w:iCs/>
        </w:rPr>
      </w:pPr>
      <w:r w:rsidRPr="00742F9E">
        <w:rPr>
          <w:iCs/>
        </w:rPr>
        <w:t>LBP 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 xml:space="preserve">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w:t>
      </w:r>
      <w:r w:rsidRPr="00742F9E">
        <w:rPr>
          <w:iCs/>
        </w:rPr>
        <w:lastRenderedPageBreak/>
        <w:t>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1" w:name="_Toc484586202"/>
      <w:r>
        <w:t>Figura 5.1: Ejemplo conversión a LBP</w:t>
      </w:r>
      <w:r w:rsidRPr="0012730E">
        <w:t>.</w:t>
      </w:r>
      <w:bookmarkEnd w:id="111"/>
    </w:p>
    <w:p w14:paraId="7860712F" w14:textId="67B1DB4C" w:rsidR="000E22D5" w:rsidRDefault="0080166B" w:rsidP="002C5630">
      <w:pPr>
        <w:pStyle w:val="Estilo12ptPrimeralnea05cm"/>
        <w:rPr>
          <w:iCs/>
        </w:rPr>
      </w:pPr>
      <w:r>
        <w:rPr>
          <w:iCs/>
        </w:rPr>
        <w:t>Las</w:t>
      </w:r>
      <w:r w:rsidR="00357713">
        <w:rPr>
          <w:iCs/>
        </w:rPr>
        <w:t xml:space="preserve"> característica</w:t>
      </w:r>
      <w:r>
        <w:rPr>
          <w:iCs/>
        </w:rPr>
        <w:t>s</w:t>
      </w:r>
      <w:r w:rsidR="00357713">
        <w:rPr>
          <w:iCs/>
        </w:rPr>
        <w:t xml:space="preserve"> más importante</w:t>
      </w:r>
      <w:r>
        <w:rPr>
          <w:iCs/>
        </w:rPr>
        <w:t>s son</w:t>
      </w:r>
      <w:r w:rsidR="00357713">
        <w:rPr>
          <w:iCs/>
        </w:rPr>
        <w:t xml:space="preserve"> </w:t>
      </w:r>
      <w:r w:rsidR="000606E3">
        <w:rPr>
          <w:iCs/>
        </w:rPr>
        <w:t xml:space="preserve">el </w:t>
      </w:r>
      <w:r>
        <w:rPr>
          <w:iCs/>
        </w:rPr>
        <w:t>alto poder discriminante,</w:t>
      </w:r>
      <w:r w:rsidRPr="009C132D">
        <w:rPr>
          <w:iCs/>
        </w:rPr>
        <w:t xml:space="preserve"> tolerancia frente a cambios de iluminación y su simplicidad computacional</w:t>
      </w:r>
      <w:r w:rsidR="00357713">
        <w:rPr>
          <w:iCs/>
        </w:rPr>
        <w:t xml:space="preserve">. </w:t>
      </w:r>
      <w:r>
        <w:rPr>
          <w:iCs/>
        </w:rPr>
        <w:t>Es por esto que se ha</w:t>
      </w:r>
      <w:r w:rsidR="00357713">
        <w:rPr>
          <w:iCs/>
        </w:rPr>
        <w:t xml:space="preserve"> convertido en una de las soluciones más empleadas en la textura.</w:t>
      </w:r>
    </w:p>
    <w:p w14:paraId="058FDA4C" w14:textId="42D37F75" w:rsidR="000A08A0" w:rsidRDefault="000A08A0" w:rsidP="00DE6D16">
      <w:pPr>
        <w:pStyle w:val="Estilo12ptPrimeralnea05cm"/>
        <w:rPr>
          <w:iCs/>
        </w:rPr>
      </w:pPr>
      <w:r>
        <w:rPr>
          <w:iCs/>
        </w:rPr>
        <w:t>En cuanto al método de calcular el LBP, propusieron una mejora, que añadía la incorporación de vecinos circulares, donde dichos vecinos se ubican a la misma distancia, consiguiendo una interpolación binaria en caso de que los vecinos no pudieran coincidir con el centro de un píxel de la imagen.</w:t>
      </w:r>
    </w:p>
    <w:p w14:paraId="74617A0F" w14:textId="3380D650" w:rsidR="00730C0D" w:rsidRDefault="00730C0D" w:rsidP="009C132D">
      <w:pPr>
        <w:pStyle w:val="Estilo12ptPrimeralnea05cm"/>
        <w:rPr>
          <w:iCs/>
        </w:rPr>
      </w:pPr>
      <w:r>
        <w:rPr>
          <w:iCs/>
        </w:rPr>
        <w:t xml:space="preserve">En </w:t>
      </w:r>
      <w:r>
        <w:rPr>
          <w:iCs/>
        </w:rPr>
        <w:fldChar w:fldCharType="begin"/>
      </w:r>
      <w:r w:rsidR="00FD64D6">
        <w:rPr>
          <w:iCs/>
        </w:rPr>
        <w:instrText xml:space="preserve"> ADDIN ZOTERO_ITEM CSL_CITATION {"citationID":"a28mi0kpld7","properties":{"formattedCitation":"[53]","plainCitation":"[53]"},"citationItems":[{"id":324,"uris":["http://zotero.org/users/local/Ql1sXnnS/items/K75XIJ42"],"uri":["http://zotero.org/users/local/Ql1sXnnS/items/K75XIJ42"],"itemData":{"id":324,"type":"article-journal","title":"Multiresolution gray-scale and rotation invariant texture classification with local binary patterns","container-title":"IEEE Transactions on pattern analysis and machine intelligence","page":"971–987","volume":"24","issue":"7","author":[{"family":"Ojala","given":"Timo"},{"family":"Pietikainen","given":"Matti"},{"family":"Maenpaa","given":"Topi"}],"issued":{"date-parts":[["2002"]]}}}],"schema":"https://github.com/citation-style-language/schema/raw/master/csl-citation.json"} </w:instrText>
      </w:r>
      <w:r>
        <w:rPr>
          <w:iCs/>
        </w:rPr>
        <w:fldChar w:fldCharType="separate"/>
      </w:r>
      <w:r w:rsidR="00FD64D6">
        <w:rPr>
          <w:iCs/>
          <w:noProof/>
        </w:rPr>
        <w:t>[53]</w:t>
      </w:r>
      <w:r>
        <w:rPr>
          <w:iCs/>
        </w:rPr>
        <w:fldChar w:fldCharType="end"/>
      </w:r>
      <w:r>
        <w:rPr>
          <w:iCs/>
        </w:rPr>
        <w:t xml:space="preserve"> s</w:t>
      </w:r>
      <w:r w:rsidR="009C132D" w:rsidRPr="009C132D">
        <w:rPr>
          <w:iCs/>
        </w:rPr>
        <w:t xml:space="preserve">e </w:t>
      </w:r>
      <w:r>
        <w:rPr>
          <w:iCs/>
        </w:rPr>
        <w:t>empleó</w:t>
      </w:r>
      <w:r w:rsidR="009C132D" w:rsidRPr="009C132D">
        <w:rPr>
          <w:iCs/>
        </w:rPr>
        <w:t xml:space="preserve"> LBP para realizar segmentación no supervisada basada en características de </w:t>
      </w:r>
      <w:r>
        <w:rPr>
          <w:iCs/>
        </w:rPr>
        <w:t>textura de la imagen</w:t>
      </w:r>
      <w:r w:rsidR="009C132D" w:rsidRPr="009C132D">
        <w:rPr>
          <w:iCs/>
        </w:rPr>
        <w:t>. Para ello se divide la imagen en un número de regiones escogido por el usuario. A continuación</w:t>
      </w:r>
      <w:r w:rsidR="00D56258">
        <w:rPr>
          <w:iCs/>
        </w:rPr>
        <w:t>,</w:t>
      </w:r>
      <w:r w:rsidR="009C132D" w:rsidRPr="009C132D">
        <w:rPr>
          <w:iCs/>
        </w:rPr>
        <w:t xml:space="preserve"> se realiza una fusión de aquellas texturas contiguas que tengan un descriptor similar dejando para el final refinar las regiones, eliminando las aristas producidas en el paso de la división jerárquica, obteniendo una segmentación más ajustada y precisa.</w:t>
      </w:r>
    </w:p>
    <w:p w14:paraId="09BA5FB9" w14:textId="65A4BF3A" w:rsidR="00440876" w:rsidRDefault="00440876" w:rsidP="009C132D">
      <w:pPr>
        <w:pStyle w:val="Estilo12ptPrimeralnea05cm"/>
        <w:rPr>
          <w:iCs/>
        </w:rPr>
      </w:pPr>
      <w:r>
        <w:rPr>
          <w:iCs/>
        </w:rPr>
        <w:t xml:space="preserve"> </w:t>
      </w:r>
      <w:r w:rsidR="009C132D" w:rsidRPr="009C132D">
        <w:rPr>
          <w:iCs/>
        </w:rPr>
        <w:t>LBP</w:t>
      </w:r>
      <w:r>
        <w:rPr>
          <w:iCs/>
        </w:rPr>
        <w:t xml:space="preserve"> también</w:t>
      </w:r>
      <w:r w:rsidR="009C132D" w:rsidRPr="009C132D">
        <w:rPr>
          <w:iCs/>
        </w:rPr>
        <w:t xml:space="preserve"> </w:t>
      </w:r>
      <w:r>
        <w:rPr>
          <w:iCs/>
        </w:rPr>
        <w:t xml:space="preserve">se ha empleado en el ámbito del reconocimiento de rostros </w:t>
      </w:r>
      <w:r w:rsidR="009C132D" w:rsidRPr="009C132D">
        <w:rPr>
          <w:iCs/>
        </w:rPr>
        <w:t xml:space="preserve">obteniendo buenos </w:t>
      </w:r>
      <w:r>
        <w:rPr>
          <w:iCs/>
        </w:rPr>
        <w:t>resultados. En</w:t>
      </w:r>
      <w:r w:rsidR="007D54E1">
        <w:rPr>
          <w:iCs/>
        </w:rPr>
        <w:t xml:space="preserve"> </w:t>
      </w:r>
      <w:r w:rsidR="007D54E1">
        <w:rPr>
          <w:iCs/>
        </w:rPr>
        <w:fldChar w:fldCharType="begin"/>
      </w:r>
      <w:r w:rsidR="00FD64D6">
        <w:rPr>
          <w:iCs/>
        </w:rPr>
        <w:instrText xml:space="preserve"> ADDIN ZOTERO_ITEM CSL_CITATION {"citationID":"a1f92kbj07n","properties":{"formattedCitation":"[54]","plainCitation":"[54]"},"citationItems":[{"id":379,"uris":["http://zotero.org/users/local/Ql1sXnnS/items/6RSUCQF2"],"uri":["http://zotero.org/users/local/Ql1sXnnS/items/6RSUCQF2"],"itemData":{"id":379,"type":"article-journal","title":"A comparative study on local binary pattern (LBP) based face recognition: LBP histogram versus LBP image","container-title":"Neurocomputing","page":"365–379","volume":"120","author":[{"family":"Yang","given":"Bo"},{"family":"Chen","given":"Songcan"}],"issued":{"date-parts":[["2013"]]}}}],"schema":"https://github.com/citation-style-language/schema/raw/master/csl-citation.json"} </w:instrText>
      </w:r>
      <w:r w:rsidR="007D54E1">
        <w:rPr>
          <w:iCs/>
        </w:rPr>
        <w:fldChar w:fldCharType="separate"/>
      </w:r>
      <w:r w:rsidR="00FD64D6">
        <w:rPr>
          <w:iCs/>
          <w:noProof/>
        </w:rPr>
        <w:t>[54]</w:t>
      </w:r>
      <w:r w:rsidR="007D54E1">
        <w:rPr>
          <w:iCs/>
        </w:rPr>
        <w:fldChar w:fldCharType="end"/>
      </w:r>
      <w:r>
        <w:rPr>
          <w:iCs/>
        </w:rPr>
        <w:t xml:space="preserve"> se realizó</w:t>
      </w:r>
      <w:r w:rsidR="009C132D" w:rsidRPr="009C132D">
        <w:rPr>
          <w:iCs/>
        </w:rPr>
        <w:t xml:space="preserve"> un estudio </w:t>
      </w:r>
      <w:r>
        <w:rPr>
          <w:iCs/>
        </w:rPr>
        <w:t xml:space="preserve">para evaluar </w:t>
      </w:r>
      <w:r w:rsidRPr="009C132D">
        <w:rPr>
          <w:iCs/>
        </w:rPr>
        <w:t>distintas</w:t>
      </w:r>
      <w:r w:rsidR="009C132D" w:rsidRPr="009C132D">
        <w:rPr>
          <w:iCs/>
        </w:rPr>
        <w:t xml:space="preserve"> técnicas basadas en LBP para el reconocimiento de rostros </w:t>
      </w:r>
      <w:r>
        <w:rPr>
          <w:iCs/>
        </w:rPr>
        <w:t xml:space="preserve">demostrando, </w:t>
      </w:r>
      <w:r w:rsidR="009C132D" w:rsidRPr="009C132D">
        <w:rPr>
          <w:iCs/>
        </w:rPr>
        <w:t xml:space="preserve">que </w:t>
      </w:r>
      <w:r>
        <w:rPr>
          <w:iCs/>
        </w:rPr>
        <w:t>si se divide</w:t>
      </w:r>
      <w:r w:rsidR="009C132D" w:rsidRPr="009C132D">
        <w:rPr>
          <w:iCs/>
        </w:rPr>
        <w:t xml:space="preserve"> el rostro en subregiones para describirlas usando </w:t>
      </w:r>
      <w:r w:rsidR="009C132D" w:rsidRPr="009C132D">
        <w:rPr>
          <w:iCs/>
        </w:rPr>
        <w:lastRenderedPageBreak/>
        <w:t xml:space="preserve">LBP </w:t>
      </w:r>
      <w:r>
        <w:rPr>
          <w:iCs/>
        </w:rPr>
        <w:t>se incrementa</w:t>
      </w:r>
      <w:r w:rsidR="009C132D" w:rsidRPr="009C132D">
        <w:rPr>
          <w:iCs/>
        </w:rPr>
        <w:t xml:space="preserve"> notablemente la precisión de los sistemas de clasificación frente a la descripción del rostro por completo.</w:t>
      </w:r>
    </w:p>
    <w:p w14:paraId="33A84EB6" w14:textId="44CE8292" w:rsidR="009C132D" w:rsidRPr="009C132D" w:rsidRDefault="009C132D" w:rsidP="009C132D">
      <w:pPr>
        <w:pStyle w:val="Estilo12ptPrimeralnea05cm"/>
        <w:rPr>
          <w:iCs/>
        </w:rPr>
      </w:pPr>
      <w:r w:rsidRPr="009C132D">
        <w:rPr>
          <w:iCs/>
        </w:rPr>
        <w:t xml:space="preserve"> También se ha utilizado LBP para la detección de rostros en imágenes. En</w:t>
      </w:r>
      <w:r w:rsidR="007D54E1">
        <w:rPr>
          <w:iCs/>
        </w:rPr>
        <w:t xml:space="preserve"> </w:t>
      </w:r>
      <w:r w:rsidR="007D54E1">
        <w:rPr>
          <w:iCs/>
        </w:rPr>
        <w:fldChar w:fldCharType="begin"/>
      </w:r>
      <w:r w:rsidR="00FD64D6">
        <w:rPr>
          <w:iCs/>
        </w:rPr>
        <w:instrText xml:space="preserve"> ADDIN ZOTERO_ITEM CSL_CITATION {"citationID":"a3jrdh41f","properties":{"formattedCitation":"[55]","plainCitation":"[55]"},"citationItems":[{"id":380,"uris":["http://zotero.org/users/local/Ql1sXnnS/items/JS26ZVBS"],"uri":["http://zotero.org/users/local/Ql1sXnnS/items/JS26ZVBS"],"itemData":{"id":380,"type":"article-journal","title":"Feature local binary patterns with application to eye detection","container-title":"Neurocomputing","page":"138–152","volume":"113","author":[{"family":"Gu","given":"Jiayu"},{"family":"Liu","given":"Chengjun"}],"issued":{"date-parts":[["2013"]]}}}],"schema":"https://github.com/citation-style-language/schema/raw/master/csl-citation.json"} </w:instrText>
      </w:r>
      <w:r w:rsidR="007D54E1">
        <w:rPr>
          <w:iCs/>
        </w:rPr>
        <w:fldChar w:fldCharType="separate"/>
      </w:r>
      <w:r w:rsidR="00FD64D6">
        <w:rPr>
          <w:iCs/>
          <w:noProof/>
        </w:rPr>
        <w:t>[55]</w:t>
      </w:r>
      <w:r w:rsidR="007D54E1">
        <w:rPr>
          <w:iCs/>
        </w:rPr>
        <w:fldChar w:fldCharType="end"/>
      </w:r>
      <w:r w:rsidRPr="009C132D">
        <w:rPr>
          <w:iCs/>
        </w:rPr>
        <w:t xml:space="preserve"> se centran en detectar los ojos de las personas para estimar la posición de la cara teniendo en cuenta que el ojo es una región de la imagen con una alta variabilidad. En </w:t>
      </w:r>
      <w:r w:rsidR="007D54E1">
        <w:rPr>
          <w:iCs/>
        </w:rPr>
        <w:fldChar w:fldCharType="begin"/>
      </w:r>
      <w:r w:rsidR="00FD64D6">
        <w:rPr>
          <w:iCs/>
        </w:rPr>
        <w:instrText xml:space="preserve"> ADDIN ZOTERO_ITEM CSL_CITATION {"citationID":"a18i2inuqi5","properties":{"formattedCitation":"[56]","plainCitation":"[56]"},"citationItems":[{"id":381,"uris":["http://zotero.org/users/local/Ql1sXnnS/items/42ZE3D98"],"uri":["http://zotero.org/users/local/Ql1sXnnS/items/42ZE3D98"],"itemData":{"id":381,"type":"article-journal","title":"Graph-based semi-supervised learning with local binary patterns for holistic object categorization","container-title":"Expert Systems with Applications","page":"7744–7753","volume":"41","issue":"17","author":[{"family":"Dornaika","given":"Fadi"},{"family":"Bosaghzadeh","given":"Alireza"},{"family":"Salmane","given":"Houssam"},{"family":"Ruichek","given":"Yassine"}],"issued":{"date-parts":[["2014"]]}}}],"schema":"https://github.com/citation-style-language/schema/raw/master/csl-citation.json"} </w:instrText>
      </w:r>
      <w:r w:rsidR="007D54E1">
        <w:rPr>
          <w:iCs/>
        </w:rPr>
        <w:fldChar w:fldCharType="separate"/>
      </w:r>
      <w:r w:rsidR="00FD64D6">
        <w:rPr>
          <w:iCs/>
          <w:noProof/>
        </w:rPr>
        <w:t>[56]</w:t>
      </w:r>
      <w:r w:rsidR="007D54E1">
        <w:rPr>
          <w:iCs/>
        </w:rPr>
        <w:fldChar w:fldCharType="end"/>
      </w:r>
      <w:r w:rsidRPr="009C132D">
        <w:rPr>
          <w:iCs/>
        </w:rPr>
        <w:t xml:space="preserve">, </w:t>
      </w:r>
      <w:r w:rsidR="0053054D">
        <w:rPr>
          <w:iCs/>
        </w:rPr>
        <w:t>proponen</w:t>
      </w:r>
      <w:r w:rsidRPr="009C132D">
        <w:rPr>
          <w:iCs/>
        </w:rPr>
        <w:t xml:space="preserve"> una técnica basada en la construcción de un grafo adaptativo que utiliza está </w:t>
      </w:r>
      <w:r w:rsidR="0053054D">
        <w:rPr>
          <w:iCs/>
        </w:rPr>
        <w:t xml:space="preserve">LBP para descripción </w:t>
      </w:r>
      <w:r w:rsidRPr="009C132D">
        <w:rPr>
          <w:iCs/>
        </w:rPr>
        <w:t xml:space="preserve">las regiones. En este trabajo, se centran en que el descriptor de una imagen está formado por una combinación del resto de descriptores existentes en la base de datos a los que se les asigna unos pesos concretos. </w:t>
      </w:r>
      <w:r w:rsidR="0053054D">
        <w:rPr>
          <w:iCs/>
        </w:rPr>
        <w:t>Así</w:t>
      </w:r>
      <w:r w:rsidRPr="009C132D">
        <w:rPr>
          <w:iCs/>
        </w:rPr>
        <w:t>, si una imagen contiene un objeto concreto, el peso asociado a ese objeto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2" w:name="_Toc484586166"/>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bookmarkEnd w:id="112"/>
    </w:p>
    <w:p w14:paraId="53B0BD87" w14:textId="63558F7F" w:rsidR="006B6DA8" w:rsidRDefault="008D6AA0" w:rsidP="004961D0">
      <w:pPr>
        <w:pStyle w:val="Estilo12ptPrimeralnea05cm"/>
        <w:rPr>
          <w:iCs/>
        </w:rPr>
      </w:pPr>
      <w:r>
        <w:rPr>
          <w:iCs/>
        </w:rPr>
        <w:t xml:space="preserve">Para comenzar, definir qué es una función wavelet: pequeña onda cuya energía se concentra en el tiempo y sirve como herramienta para analizar </w:t>
      </w:r>
      <w:r w:rsidR="0066620C">
        <w:rPr>
          <w:iCs/>
        </w:rPr>
        <w:t xml:space="preserve">en tiempo y frecuencia </w:t>
      </w:r>
      <w:r>
        <w:rPr>
          <w:iCs/>
        </w:rPr>
        <w:t xml:space="preserve">fenómenos </w:t>
      </w:r>
      <w:r w:rsidR="0066620C">
        <w:rPr>
          <w:iCs/>
        </w:rPr>
        <w:t xml:space="preserve">estacionarios, </w:t>
      </w:r>
      <w:r>
        <w:rPr>
          <w:iCs/>
        </w:rPr>
        <w:t>no estacionarios y variables en tiempo.</w:t>
      </w:r>
      <w:r w:rsidR="004961D0">
        <w:rPr>
          <w:iCs/>
        </w:rPr>
        <w:t xml:space="preserve"> Es por ello </w:t>
      </w:r>
      <w:r w:rsidR="006B6DA8" w:rsidRPr="003803D9">
        <w:rPr>
          <w:iCs/>
        </w:rPr>
        <w:t xml:space="preserve">que </w:t>
      </w:r>
      <w:r w:rsidR="00791CF6">
        <w:rPr>
          <w:iCs/>
        </w:rPr>
        <w:t xml:space="preserve">las transformadas </w:t>
      </w:r>
      <w:r w:rsidR="006B6DA8" w:rsidRPr="003803D9">
        <w:rPr>
          <w:iCs/>
        </w:rPr>
        <w:t>wavelet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w:t>
      </w:r>
      <w:r w:rsidR="004961D0">
        <w:rPr>
          <w:iCs/>
        </w:rPr>
        <w:t>ión de ruido</w:t>
      </w:r>
      <w:r w:rsidR="006B6DA8" w:rsidRPr="003803D9">
        <w:rPr>
          <w:iCs/>
        </w:rPr>
        <w:t>.</w:t>
      </w:r>
    </w:p>
    <w:p w14:paraId="2BF9ACC0" w14:textId="7AE138DA" w:rsidR="00E76067" w:rsidRDefault="00B23AC7" w:rsidP="004961D0">
      <w:pPr>
        <w:pStyle w:val="Estilo12ptPrimeralnea05cm"/>
        <w:rPr>
          <w:iCs/>
        </w:rPr>
      </w:pPr>
      <w:r>
        <w:rPr>
          <w:iCs/>
        </w:rPr>
        <w:t xml:space="preserve">Las WT (Wavelet Transform), </w:t>
      </w:r>
      <w:r w:rsidR="00DB5D0C">
        <w:rPr>
          <w:iCs/>
        </w:rPr>
        <w:t>generan bloques de información en escala y tiempo de una señal. El proceso de transformada de wavelet de una señal recibe el nombre de análisis, así como el proceso inverso para reconstruir una señal recibe el nombre de síntesis.</w:t>
      </w:r>
    </w:p>
    <w:p w14:paraId="5DC57332" w14:textId="69FCE65F" w:rsidR="00DB5D0C" w:rsidRDefault="00D70635" w:rsidP="004961D0">
      <w:pPr>
        <w:pStyle w:val="Estilo12ptPrimeralnea05cm"/>
        <w:rPr>
          <w:iCs/>
        </w:rPr>
      </w:pPr>
      <w:r>
        <w:rPr>
          <w:iCs/>
        </w:rPr>
        <w:t xml:space="preserve">A día de hoy, podemos encontrar distintas familias de wavelets, para las </w:t>
      </w:r>
      <w:r>
        <w:rPr>
          <w:iCs/>
        </w:rPr>
        <w:lastRenderedPageBreak/>
        <w:t xml:space="preserve">cuales aún no se ha definido un criterio que evalúe su calidad puesto que depende en gran parte de la aplicación y características que se requieran. Las más reconocidas son: </w:t>
      </w:r>
      <w:r w:rsidR="00797112">
        <w:rPr>
          <w:iCs/>
        </w:rPr>
        <w:t xml:space="preserve">Haar, Daubechies, Coiflets, Symlets, Biortogonales, Meyer, Mexican hat, Shannon y Morlet. </w:t>
      </w:r>
    </w:p>
    <w:p w14:paraId="1143BFB9" w14:textId="150035B0" w:rsidR="00EA0067" w:rsidRDefault="00EA0067" w:rsidP="004961D0">
      <w:pPr>
        <w:pStyle w:val="Estilo12ptPrimeralnea05cm"/>
        <w:rPr>
          <w:iCs/>
        </w:rPr>
      </w:pPr>
      <w:r>
        <w:rPr>
          <w:iCs/>
        </w:rPr>
        <w:t xml:space="preserve">Para el algoritmo propuesto vamos a centrarnos en la DWT, que es cualquier transformada wavelet en la cual sus funciones son discretizadas. </w:t>
      </w:r>
      <w:r w:rsidR="007036B7">
        <w:rPr>
          <w:iCs/>
        </w:rPr>
        <w:t>La DWT se emplea en la reducción del ruido de imágenes. Esta técnica permite reducir la magnitud de cada coeficiente wavelet a un valor concreto en función del nivel del ruido que se estime de la señal. Uno de los métodos más empleados para la reducción del ruido es la designación de un umbral (</w:t>
      </w:r>
      <w:r w:rsidR="007036B7">
        <w:rPr>
          <w:iCs/>
        </w:rPr>
        <w:sym w:font="Symbol" w:char="F06C"/>
      </w:r>
      <w:r w:rsidR="008B06C8">
        <w:rPr>
          <w:iCs/>
        </w:rPr>
        <w:t xml:space="preserve">). Una vez definido el umbral, los valores que quedan por debajo se eliminan (umbral duro o “hard-threshold”) o se reducen en magnitud (umbral suave o “soft-threshold”). </w:t>
      </w:r>
    </w:p>
    <w:p w14:paraId="7226734E" w14:textId="02273815" w:rsidR="00693C8F" w:rsidRPr="003803D9" w:rsidRDefault="00693C8F" w:rsidP="004961D0">
      <w:pPr>
        <w:pStyle w:val="Estilo12ptPrimeralnea05cm"/>
        <w:rPr>
          <w:iCs/>
        </w:rPr>
      </w:pPr>
      <w:r>
        <w:rPr>
          <w:iCs/>
        </w:rPr>
        <w:t>En primer lugar</w:t>
      </w:r>
      <w:r w:rsidR="0024009B">
        <w:rPr>
          <w:iCs/>
        </w:rPr>
        <w:t>,</w:t>
      </w:r>
      <w:r>
        <w:rPr>
          <w:iCs/>
        </w:rPr>
        <w:t xml:space="preserve"> para poder reducir el ruido </w:t>
      </w:r>
      <w:r w:rsidR="0024009B">
        <w:rPr>
          <w:iCs/>
        </w:rPr>
        <w:t xml:space="preserve">hay que calcular la DWT de la señal. Después se procede a seleccionar el umbral para poder reducir los coeficientes de menor energía. </w:t>
      </w:r>
      <w:r w:rsidR="00005C22">
        <w:rPr>
          <w:iCs/>
        </w:rPr>
        <w:t>Se pueden diferenciar dos métodos para la reducción del ruido por selección de umbral: umbrales globales que son aquellos que definen un valor fijo para ser aplicados a todos los coeficientes wavelet, mientras que los umbrales recursivos escogen un valor distinto para cada resolución.</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3" w:name="_Toc484586167"/>
      <w:r w:rsidRPr="00F0497C">
        <w:lastRenderedPageBreak/>
        <w:t>EXPERIMENTOS</w:t>
      </w:r>
      <w:bookmarkEnd w:id="113"/>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PicsArt: se les ha aplicado a todas el filtro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4" w:name="_Toc458582051"/>
      <w:bookmarkStart w:id="115" w:name="_Toc459876780"/>
      <w:bookmarkStart w:id="116" w:name="_Toc460364131"/>
      <w:bookmarkStart w:id="117" w:name="_Toc484586168"/>
      <w:commentRangeStart w:id="118"/>
      <w:r>
        <w:lastRenderedPageBreak/>
        <w:t>Conclusiones</w:t>
      </w:r>
      <w:bookmarkEnd w:id="114"/>
      <w:bookmarkEnd w:id="115"/>
      <w:r>
        <w:t xml:space="preserve"> y Trabajo Futuro</w:t>
      </w:r>
      <w:bookmarkEnd w:id="116"/>
      <w:commentRangeEnd w:id="118"/>
      <w:r>
        <w:rPr>
          <w:rStyle w:val="Refdecomentario"/>
          <w:rFonts w:ascii="Times New Roman" w:hAnsi="Times New Roman"/>
          <w:b w:val="0"/>
          <w:smallCaps w:val="0"/>
          <w:kern w:val="0"/>
          <w:lang w:val="es-ES"/>
        </w:rPr>
        <w:commentReference w:id="118"/>
      </w:r>
      <w:bookmarkEnd w:id="117"/>
    </w:p>
    <w:p w14:paraId="0257DD74" w14:textId="77777777" w:rsidR="00037728" w:rsidRPr="001D2912" w:rsidRDefault="00037728" w:rsidP="00037728">
      <w:pPr>
        <w:pStyle w:val="Ttulo2"/>
        <w:numPr>
          <w:ilvl w:val="1"/>
          <w:numId w:val="1"/>
        </w:numPr>
        <w:rPr>
          <w:bCs/>
        </w:rPr>
      </w:pPr>
      <w:bookmarkStart w:id="119" w:name="_Toc454808030"/>
      <w:bookmarkStart w:id="120" w:name="_Toc460364132"/>
      <w:bookmarkStart w:id="121" w:name="_Toc484586169"/>
      <w:r>
        <w:t>Conclusiones</w:t>
      </w:r>
      <w:bookmarkEnd w:id="119"/>
      <w:bookmarkEnd w:id="120"/>
      <w:bookmarkEnd w:id="121"/>
    </w:p>
    <w:p w14:paraId="44D618B5" w14:textId="659A0547" w:rsidR="000E4033" w:rsidRDefault="000E4033" w:rsidP="000E4033">
      <w:pPr>
        <w:pStyle w:val="Estilo12ptPrimeralnea05cm"/>
        <w:spacing w:before="120" w:after="240"/>
        <w:rPr>
          <w:lang w:val="es-ES"/>
        </w:rPr>
      </w:pPr>
      <w:r>
        <w:rPr>
          <w:lang w:val="es-ES"/>
        </w:rPr>
        <w:t>Hoy en día es complicado poder demostrar que una imagen es auténtica, ya que existen infinidad de aplicaciones y métodos para modificarlas tanto con buenas intenciones como con mal</w:t>
      </w:r>
      <w:r w:rsidR="00C73D4F">
        <w:rPr>
          <w:lang w:val="es-ES"/>
        </w:rPr>
        <w:t>as. Además del buen acabado que tienen la mayoría de este tipo de imágenes en las que no es posible percibir para el ojo humano que la imagen ha sido modificada.</w:t>
      </w:r>
    </w:p>
    <w:p w14:paraId="26FE86F0" w14:textId="77777777" w:rsidR="00C73D4F" w:rsidRDefault="00C73D4F" w:rsidP="000E4033">
      <w:pPr>
        <w:pStyle w:val="Estilo12ptPrimeralnea05cm"/>
        <w:spacing w:before="120" w:after="240"/>
        <w:rPr>
          <w:lang w:val="es-ES"/>
        </w:rPr>
      </w:pPr>
      <w:r>
        <w:rPr>
          <w:lang w:val="es-ES"/>
        </w:rPr>
        <w:t xml:space="preserve">Sin embargo, </w:t>
      </w:r>
      <w:r w:rsidR="00AB50F5">
        <w:rPr>
          <w:lang w:val="es-ES"/>
        </w:rPr>
        <w:t>las técnicas de falsificación de imágenes digitales están teniendo un crecimiento exponencial</w:t>
      </w:r>
      <w:r>
        <w:rPr>
          <w:lang w:val="es-ES"/>
        </w:rPr>
        <w:t xml:space="preserve"> en los últimos años, con intención de asegurar la integridad y autenticidad de las imágenes digitales hoy en día.</w:t>
      </w:r>
    </w:p>
    <w:p w14:paraId="059A7676" w14:textId="0D8B6DA6" w:rsidR="00037728" w:rsidRDefault="00C73D4F" w:rsidP="000E4033">
      <w:pPr>
        <w:pStyle w:val="Estilo12ptPrimeralnea05cm"/>
        <w:spacing w:before="120" w:after="240"/>
        <w:rPr>
          <w:lang w:val="es-ES"/>
        </w:rPr>
      </w:pPr>
      <w:bookmarkStart w:id="122" w:name="_GoBack"/>
      <w:bookmarkEnd w:id="122"/>
      <w:r>
        <w:rPr>
          <w:lang w:val="es-ES"/>
        </w:rPr>
        <w:t xml:space="preserve"> C</w:t>
      </w:r>
      <w:r w:rsidR="00AB50F5">
        <w:rPr>
          <w:lang w:val="es-ES"/>
        </w:rPr>
        <w:t>on la presencia de internet y todos los dispositivos que están apareciendo en el mercado</w:t>
      </w:r>
      <w:r w:rsidR="000E4033">
        <w:rPr>
          <w:lang w:val="es-ES"/>
        </w:rPr>
        <w:t xml:space="preserve">, surge la necesidad de </w:t>
      </w:r>
      <w:r w:rsidR="00AB50F5">
        <w:rPr>
          <w:lang w:val="es-ES"/>
        </w:rPr>
        <w:t>desarrollar</w:t>
      </w:r>
      <w:r w:rsidR="000E4033">
        <w:rPr>
          <w:lang w:val="es-ES"/>
        </w:rPr>
        <w:t xml:space="preserve"> técnicas para poder </w:t>
      </w:r>
      <w:r w:rsidR="00AB50F5">
        <w:rPr>
          <w:lang w:val="es-ES"/>
        </w:rPr>
        <w:t>identificar</w:t>
      </w:r>
      <w:r w:rsidR="000E4033">
        <w:rPr>
          <w:lang w:val="es-ES"/>
        </w:rPr>
        <w:t xml:space="preserve"> dichas falsificaciones </w:t>
      </w:r>
      <w:r w:rsidR="00AB50F5">
        <w:rPr>
          <w:lang w:val="es-ES"/>
        </w:rPr>
        <w:t xml:space="preserve">y </w:t>
      </w:r>
      <w:r w:rsidR="00EF7F89">
        <w:rPr>
          <w:lang w:val="es-ES"/>
        </w:rPr>
        <w:t>detener</w:t>
      </w:r>
      <w:r w:rsidR="00AB50F5">
        <w:rPr>
          <w:lang w:val="es-ES"/>
        </w:rPr>
        <w:t xml:space="preserve"> este problema.</w:t>
      </w:r>
    </w:p>
    <w:p w14:paraId="0153FFC9" w14:textId="1AF03548" w:rsidR="00AB50F5" w:rsidRDefault="00AB50F5" w:rsidP="000E4033">
      <w:pPr>
        <w:pStyle w:val="Estilo12ptPrimeralnea05cm"/>
        <w:spacing w:before="120" w:after="240"/>
        <w:rPr>
          <w:iCs/>
        </w:rPr>
      </w:pPr>
      <w:r>
        <w:rPr>
          <w:iCs/>
        </w:rPr>
        <w:t>En este trabajo se han desarrollado cuatro algoritmos de detección de manipulación de imágenes digitales mediante empalme. Para poder llevar a cabo la identificación de las manipulaciones se han llevado a cabo una serie de experimentos con diferentes dataset.</w:t>
      </w:r>
    </w:p>
    <w:p w14:paraId="383E93C2" w14:textId="75BFE6BA" w:rsidR="00EF7F89" w:rsidRDefault="008853F0" w:rsidP="000E4033">
      <w:pPr>
        <w:pStyle w:val="Estilo12ptPrimeralnea05cm"/>
        <w:spacing w:before="120" w:after="240"/>
        <w:rPr>
          <w:lang w:val="es-ES"/>
        </w:rPr>
      </w:pPr>
      <w:r>
        <w:rPr>
          <w:iCs/>
        </w:rPr>
        <w:t>En definitiva</w:t>
      </w:r>
      <w:r w:rsidR="00C73D4F">
        <w:rPr>
          <w:iCs/>
        </w:rPr>
        <w:t>,</w:t>
      </w:r>
      <w:r>
        <w:rPr>
          <w:iCs/>
        </w:rPr>
        <w:t xml:space="preserve"> la mejor manera de tratar la detección de manipulaciones mediante empalme consiste en tratar la imagen dividiéndola en bloques para tratar de localizar las incoherencias entre ellos.</w:t>
      </w:r>
      <w:r w:rsidR="00C73D4F">
        <w:rPr>
          <w:iCs/>
        </w:rPr>
        <w:t xml:space="preserve"> Esta ha sido la manera desarrollada en los algoritmos realizados y en los demás artículos investigados.</w:t>
      </w:r>
    </w:p>
    <w:p w14:paraId="4067E7D5" w14:textId="7AC96F6B" w:rsidR="001D5C9D" w:rsidRDefault="001D5C9D" w:rsidP="001D5C9D">
      <w:pPr>
        <w:pStyle w:val="Estilo12ptPrimeralnea05cm"/>
        <w:rPr>
          <w:iCs/>
        </w:rPr>
      </w:pPr>
      <w:r>
        <w:rPr>
          <w:lang w:val="es-ES"/>
        </w:rPr>
        <w:t xml:space="preserve">La evaluación de la propuesta que se presenta se realizó con fotos de los dataset mencionados en el párrafo anterior. En cuanto a los algoritmos presentados </w:t>
      </w:r>
      <w:r>
        <w:rPr>
          <w:iCs/>
        </w:rPr>
        <w:t>como regla principal emplean el método del LBP (</w:t>
      </w:r>
      <w:r w:rsidRPr="009E13D5">
        <w:rPr>
          <w:iCs/>
        </w:rPr>
        <w:t>Local Binary Pattern</w:t>
      </w:r>
      <w:r>
        <w:rPr>
          <w:iCs/>
        </w:rPr>
        <w:t>) en todos ellos, incluyendo variantes en cada uno de los experimentos.</w:t>
      </w:r>
    </w:p>
    <w:p w14:paraId="42829B98" w14:textId="133E198E" w:rsidR="003E046F" w:rsidRDefault="003E046F" w:rsidP="003E046F">
      <w:pPr>
        <w:pStyle w:val="Estilo12ptPrimeralnea05cm"/>
        <w:rPr>
          <w:lang w:val="es-ES"/>
        </w:rPr>
      </w:pPr>
      <w:r>
        <w:rPr>
          <w:lang w:val="es-ES"/>
        </w:rPr>
        <w:lastRenderedPageBreak/>
        <w:t>En los resultados de los experimentos se ha obtenido…</w:t>
      </w:r>
    </w:p>
    <w:p w14:paraId="50671C6D" w14:textId="77777777" w:rsidR="003E046F" w:rsidRDefault="003E046F">
      <w:pPr>
        <w:spacing w:after="200" w:line="276" w:lineRule="auto"/>
        <w:rPr>
          <w:rFonts w:ascii="Book Antiqua" w:hAnsi="Book Antiqua"/>
          <w:szCs w:val="20"/>
        </w:rPr>
      </w:pPr>
      <w:r>
        <w:br w:type="page"/>
      </w:r>
    </w:p>
    <w:p w14:paraId="2EFBF6F6" w14:textId="77777777" w:rsidR="003E046F" w:rsidRDefault="003E046F" w:rsidP="003E046F">
      <w:pPr>
        <w:pStyle w:val="Estilo12ptPrimeralnea05cm"/>
        <w:rPr>
          <w:lang w:val="es-ES"/>
        </w:rPr>
      </w:pPr>
    </w:p>
    <w:p w14:paraId="38464C08" w14:textId="77777777" w:rsidR="00037728" w:rsidRPr="001D2912" w:rsidRDefault="00037728" w:rsidP="00037728">
      <w:pPr>
        <w:pStyle w:val="Ttulo2"/>
        <w:numPr>
          <w:ilvl w:val="1"/>
          <w:numId w:val="1"/>
        </w:numPr>
        <w:rPr>
          <w:bCs/>
        </w:rPr>
      </w:pPr>
      <w:bookmarkStart w:id="123" w:name="_Toc460364133"/>
      <w:bookmarkStart w:id="124" w:name="_Toc484586170"/>
      <w:r>
        <w:t>Trabajo Futuro</w:t>
      </w:r>
      <w:bookmarkEnd w:id="123"/>
      <w:bookmarkEnd w:id="124"/>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23C9F12A" w:rsidR="00037728" w:rsidRDefault="00037728" w:rsidP="00037728">
      <w:pPr>
        <w:pStyle w:val="Estilo12ptPrimeralnea05cm"/>
        <w:numPr>
          <w:ilvl w:val="0"/>
          <w:numId w:val="23"/>
        </w:numPr>
        <w:ind w:left="284" w:hanging="284"/>
        <w:rPr>
          <w:lang w:val="es-ES"/>
        </w:rPr>
      </w:pPr>
      <w:r>
        <w:rPr>
          <w:lang w:val="es-ES"/>
        </w:rPr>
        <w:t>Ampliar la experimentación</w:t>
      </w:r>
      <w:r w:rsidR="00651890">
        <w:rPr>
          <w:lang w:val="es-ES"/>
        </w:rPr>
        <w:t>…</w:t>
      </w:r>
      <w:r>
        <w:rPr>
          <w:lang w:val="es-ES"/>
        </w:rPr>
        <w:t xml:space="preserve"> </w:t>
      </w:r>
    </w:p>
    <w:p w14:paraId="7170C4A4" w14:textId="3DF9AB64" w:rsidR="00037728" w:rsidRDefault="00037728" w:rsidP="00037728">
      <w:pPr>
        <w:pStyle w:val="Estilo12ptPrimeralnea05cm"/>
        <w:numPr>
          <w:ilvl w:val="0"/>
          <w:numId w:val="23"/>
        </w:numPr>
        <w:ind w:left="284" w:hanging="284"/>
        <w:rPr>
          <w:lang w:val="es-ES"/>
        </w:rPr>
      </w:pPr>
      <w:r>
        <w:rPr>
          <w:lang w:val="es-ES"/>
        </w:rPr>
        <w:t xml:space="preserve">Evaluar el uso de otros métodos de identificación </w:t>
      </w:r>
      <w:r w:rsidR="00E4031B">
        <w:rPr>
          <w:lang w:val="es-ES"/>
        </w:rPr>
        <w:t>de manipulaciones</w:t>
      </w:r>
      <w:r w:rsidR="00FD4AFE">
        <w:rPr>
          <w:lang w:val="es-ES"/>
        </w:rPr>
        <w:t xml:space="preserve"> más allá de empalme.</w:t>
      </w:r>
    </w:p>
    <w:p w14:paraId="6FBC6757" w14:textId="35897800" w:rsidR="00625F60" w:rsidRDefault="00625F60" w:rsidP="00037728">
      <w:pPr>
        <w:pStyle w:val="Estilo12ptPrimeralnea05cm"/>
        <w:numPr>
          <w:ilvl w:val="0"/>
          <w:numId w:val="23"/>
        </w:numPr>
        <w:ind w:left="284" w:hanging="284"/>
        <w:rPr>
          <w:lang w:val="es-ES"/>
        </w:rPr>
      </w:pPr>
      <w:r>
        <w:rPr>
          <w:lang w:val="es-ES"/>
        </w:rPr>
        <w:t>Combinar partes de los algoritmos desarrollad</w:t>
      </w:r>
      <w:r w:rsidR="00F76808">
        <w:rPr>
          <w:lang w:val="es-ES"/>
        </w:rPr>
        <w:t>os para tratar de conseguir mejores resultados.</w:t>
      </w:r>
    </w:p>
    <w:p w14:paraId="2A7C9ECD" w14:textId="462EA527" w:rsidR="006C0F0A" w:rsidRDefault="006C0F0A" w:rsidP="00037728">
      <w:pPr>
        <w:pStyle w:val="Estilo12ptPrimeralnea05cm"/>
        <w:numPr>
          <w:ilvl w:val="0"/>
          <w:numId w:val="23"/>
        </w:numPr>
        <w:ind w:left="284" w:hanging="284"/>
        <w:rPr>
          <w:lang w:val="es-ES"/>
        </w:rPr>
      </w:pPr>
      <w:r>
        <w:rPr>
          <w:lang w:val="es-ES"/>
        </w:rPr>
        <w:t>Mejorar algoritmos desarrollados o implementar nuevos algoritmos con el objetivo de detectar no sólo modificaciones de empalme de imágenes.</w:t>
      </w:r>
    </w:p>
    <w:p w14:paraId="10962935" w14:textId="6031566C" w:rsidR="00D309A4" w:rsidRPr="00EF7F89" w:rsidRDefault="00D309A4" w:rsidP="00EF7F89">
      <w:pPr>
        <w:pStyle w:val="Estilo12ptPrimeralnea05cm"/>
        <w:numPr>
          <w:ilvl w:val="0"/>
          <w:numId w:val="23"/>
        </w:numPr>
        <w:ind w:left="284" w:hanging="284"/>
        <w:rPr>
          <w:lang w:val="es-ES"/>
        </w:rPr>
      </w:pPr>
      <w:r>
        <w:rPr>
          <w:lang w:val="es-ES"/>
        </w:rPr>
        <w:t>Analizar resultados con distintos tipos de Datasets.</w:t>
      </w:r>
    </w:p>
    <w:p w14:paraId="0E34B02E" w14:textId="469225AE" w:rsidR="00037728" w:rsidRPr="00625F60" w:rsidRDefault="00037728" w:rsidP="00625F60">
      <w:pPr>
        <w:pStyle w:val="Estilo12ptPrimeralnea05cm"/>
        <w:numPr>
          <w:ilvl w:val="0"/>
          <w:numId w:val="23"/>
        </w:numPr>
        <w:ind w:left="284" w:hanging="284"/>
        <w:rPr>
          <w:lang w:val="es-ES"/>
        </w:rPr>
      </w:pPr>
      <w:r w:rsidRPr="00E307C0">
        <w:rPr>
          <w:lang w:val="es-ES"/>
        </w:rPr>
        <w:t>Ampliar los algoritmo</w:t>
      </w:r>
      <w:r w:rsidR="00651890">
        <w:rPr>
          <w:lang w:val="es-ES"/>
        </w:rPr>
        <w:t>s de identificación de manipulación</w:t>
      </w:r>
      <w:r w:rsidRPr="00E307C0">
        <w:rPr>
          <w:lang w:val="es-ES"/>
        </w:rPr>
        <w:t xml:space="preserve"> a víde</w:t>
      </w:r>
      <w:r w:rsidR="00651890">
        <w:rPr>
          <w:lang w:val="es-ES"/>
        </w:rPr>
        <w:t>os</w:t>
      </w:r>
      <w:r w:rsidRPr="00E307C0">
        <w:rPr>
          <w:lang w:val="es-ES"/>
        </w:rPr>
        <w:t xml:space="preserve">.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5" w:name="_Toc453594250"/>
      <w:bookmarkStart w:id="126" w:name="_Toc454808032"/>
      <w:bookmarkStart w:id="127" w:name="_Toc460364134"/>
      <w:bookmarkStart w:id="128" w:name="_Toc484586171"/>
      <w:r w:rsidRPr="00787D8C">
        <w:lastRenderedPageBreak/>
        <w:t>Introdu</w:t>
      </w:r>
      <w:bookmarkEnd w:id="125"/>
      <w:r w:rsidRPr="00787D8C">
        <w:t>ction</w:t>
      </w:r>
      <w:bookmarkEnd w:id="126"/>
      <w:bookmarkEnd w:id="127"/>
      <w:bookmarkEnd w:id="128"/>
    </w:p>
    <w:p w14:paraId="1B6AF9FB" w14:textId="77777777" w:rsidR="00037728" w:rsidRPr="00787D8C" w:rsidRDefault="00037728" w:rsidP="00037728">
      <w:pPr>
        <w:pStyle w:val="Ttulo2"/>
        <w:numPr>
          <w:ilvl w:val="1"/>
          <w:numId w:val="1"/>
        </w:numPr>
      </w:pPr>
      <w:bookmarkStart w:id="129" w:name="_Toc453594251"/>
      <w:bookmarkStart w:id="130" w:name="_Toc454808033"/>
      <w:bookmarkStart w:id="131" w:name="_Toc460364135"/>
      <w:bookmarkStart w:id="132" w:name="_Toc484586172"/>
      <w:r w:rsidRPr="00787D8C">
        <w:t>Motiva</w:t>
      </w:r>
      <w:bookmarkEnd w:id="129"/>
      <w:r w:rsidRPr="00787D8C">
        <w:t>tion</w:t>
      </w:r>
      <w:bookmarkEnd w:id="130"/>
      <w:bookmarkEnd w:id="131"/>
      <w:bookmarkEnd w:id="132"/>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All this has led to reliance on mobile phone, having users localized and making them being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in today's society,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3" w:name="_Toc460364136"/>
      <w:bookmarkStart w:id="134" w:name="_Toc484586173"/>
      <w:r>
        <w:t>Project goal</w:t>
      </w:r>
      <w:bookmarkEnd w:id="133"/>
      <w:bookmarkEnd w:id="134"/>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analyse and understand concepts from the use of mobile phones and social networks to pictures’ upload and download from social networks, in order to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Applying the generated tool to a number of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5" w:name="_Toc460364137"/>
      <w:bookmarkStart w:id="136" w:name="_Toc484586174"/>
      <w:r>
        <w:t>Work Planification</w:t>
      </w:r>
      <w:bookmarkEnd w:id="135"/>
      <w:bookmarkEnd w:id="136"/>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r>
        <w:rPr>
          <w:szCs w:val="24"/>
          <w:lang w:val="en-US"/>
        </w:rPr>
        <w:t>Tabla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r>
              <w:rPr>
                <w:rFonts w:ascii="Book Antiqua" w:hAnsi="Book Antiqua"/>
                <w:b/>
                <w:sz w:val="20"/>
                <w:lang w:val="es-ES"/>
              </w:rPr>
              <w:t>Issue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r>
              <w:rPr>
                <w:rFonts w:ascii="Book Antiqua" w:hAnsi="Book Antiqua"/>
                <w:b/>
                <w:sz w:val="20"/>
                <w:lang w:val="es-ES"/>
              </w:rPr>
              <w:t>Duratio</w:t>
            </w:r>
            <w:r w:rsidRPr="00122DF9">
              <w:rPr>
                <w:rFonts w:ascii="Book Antiqua" w:hAnsi="Book Antiqua"/>
                <w:b/>
                <w:sz w:val="20"/>
                <w:lang w:val="es-ES"/>
              </w:rPr>
              <w:t>n (</w:t>
            </w:r>
            <w:r>
              <w:rPr>
                <w:rFonts w:ascii="Book Antiqua" w:hAnsi="Book Antiqua"/>
                <w:b/>
                <w:bCs/>
                <w:color w:val="000000"/>
                <w:sz w:val="20"/>
              </w:rPr>
              <w:t>days</w:t>
            </w:r>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Beginning</w:t>
            </w:r>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End</w:t>
            </w:r>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r>
              <w:rPr>
                <w:b/>
                <w:bCs/>
                <w:color w:val="000000"/>
                <w:sz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r>
              <w:rPr>
                <w:b/>
                <w:bCs/>
                <w:color w:val="000000"/>
                <w:sz w:val="20"/>
              </w:rPr>
              <w:t>Project’s 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D</w:t>
            </w:r>
            <w:r>
              <w:rPr>
                <w:rFonts w:ascii="Book Antiqua" w:hAnsi="Book Antiqua"/>
                <w:color w:val="000000"/>
                <w:sz w:val="20"/>
                <w:szCs w:val="20"/>
              </w:rPr>
              <w:t>esign.</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Implementatio</w:t>
            </w:r>
            <w:r w:rsidRPr="00122DF9">
              <w:rPr>
                <w:rFonts w:ascii="Book Antiqua" w:hAnsi="Book Antiqua"/>
                <w:color w:val="000000"/>
                <w:sz w:val="20"/>
                <w:szCs w:val="20"/>
              </w:rPr>
              <w:t>n</w:t>
            </w:r>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Testing operations.</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r w:rsidRPr="00122DF9">
              <w:rPr>
                <w:b/>
                <w:bCs/>
                <w:color w:val="000000"/>
                <w:sz w:val="20"/>
              </w:rPr>
              <w:t>Documenta</w:t>
            </w:r>
            <w:r>
              <w:rPr>
                <w:b/>
                <w:bCs/>
                <w:color w:val="000000"/>
                <w:sz w:val="20"/>
              </w:rPr>
              <w:t>tion</w:t>
            </w:r>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ocumentation generation.</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Prepara</w:t>
            </w:r>
            <w:r>
              <w:rPr>
                <w:rFonts w:ascii="Book Antiqua" w:hAnsi="Book Antiqua"/>
                <w:color w:val="000000"/>
                <w:sz w:val="20"/>
                <w:szCs w:val="20"/>
              </w:rPr>
              <w:t>tion of the repor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7" w:name="_Toc460364150"/>
      <w:bookmarkStart w:id="138" w:name="_Toc484417270"/>
      <w:r w:rsidRPr="00806939">
        <w:t xml:space="preserve">Tabla </w:t>
      </w:r>
      <w:r>
        <w:t>6.1. Fases del proyecto</w:t>
      </w:r>
      <w:bookmarkEnd w:id="137"/>
      <w:bookmarkEnd w:id="138"/>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control project progress were made, in order to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r w:rsidRPr="008A3A32">
              <w:rPr>
                <w:rFonts w:ascii="Book Antiqua" w:hAnsi="Book Antiqua"/>
                <w:b/>
                <w:sz w:val="20"/>
                <w:lang w:val="es-ES"/>
              </w:rPr>
              <w:lastRenderedPageBreak/>
              <w:t>task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r>
              <w:rPr>
                <w:rFonts w:ascii="Book Antiqua" w:hAnsi="Book Antiqua"/>
                <w:b/>
                <w:bCs/>
                <w:color w:val="000000"/>
                <w:sz w:val="20"/>
              </w:rPr>
              <w:t>days)</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Initiation</w:t>
            </w:r>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Ending</w:t>
            </w:r>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r>
              <w:rPr>
                <w:b/>
                <w:bCs/>
                <w:color w:val="000000"/>
                <w:sz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Tuenti,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r>
              <w:rPr>
                <w:b/>
                <w:bCs/>
                <w:color w:val="000000"/>
                <w:sz w:val="20"/>
              </w:rPr>
              <w:t>Design</w:t>
            </w:r>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Tuenti,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r w:rsidRPr="008508BA">
              <w:rPr>
                <w:bCs/>
                <w:color w:val="000000"/>
                <w:sz w:val="20"/>
              </w:rPr>
              <w:t xml:space="preserve">Design </w:t>
            </w:r>
            <w:r w:rsidRPr="008508BA">
              <w:rPr>
                <w:rFonts w:ascii="Book Antiqua" w:hAnsi="Book Antiqua"/>
                <w:bCs/>
                <w:color w:val="000000"/>
                <w:sz w:val="20"/>
                <w:szCs w:val="20"/>
              </w:rPr>
              <w:t>module</w:t>
            </w:r>
            <w:r w:rsidRPr="008508BA">
              <w:rPr>
                <w:bCs/>
                <w:color w:val="000000"/>
                <w:sz w:val="20"/>
              </w:rPr>
              <w:t xml:space="preserve"> management</w:t>
            </w:r>
            <w:r w:rsidRPr="008508BA">
              <w:rPr>
                <w:rFonts w:ascii="Book Antiqua" w:hAnsi="Book Antiqua"/>
                <w:bCs/>
                <w:color w:val="000000"/>
                <w:sz w:val="20"/>
                <w:szCs w:val="20"/>
              </w:rPr>
              <w:t xml:space="preserve"> downloads</w:t>
            </w:r>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r>
              <w:rPr>
                <w:b/>
                <w:bCs/>
                <w:color w:val="000000"/>
                <w:sz w:val="20"/>
              </w:rPr>
              <w:t>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Implementation of flickr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r>
              <w:rPr>
                <w:b/>
                <w:bCs/>
                <w:color w:val="000000"/>
                <w:sz w:val="20"/>
              </w:rPr>
              <w:t>Tests</w:t>
            </w:r>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r>
              <w:rPr>
                <w:rFonts w:ascii="Book Antiqua" w:hAnsi="Book Antiqua"/>
                <w:bCs/>
                <w:color w:val="000000"/>
                <w:sz w:val="20"/>
                <w:szCs w:val="20"/>
              </w:rPr>
              <w:t>Follow-up weekly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9" w:name="_Toc460364138"/>
      <w:bookmarkStart w:id="140" w:name="_Toc484586175"/>
      <w:r w:rsidRPr="00BE45D1">
        <w:rPr>
          <w:sz w:val="32"/>
        </w:rPr>
        <w:lastRenderedPageBreak/>
        <w:t>Project Structure</w:t>
      </w:r>
      <w:bookmarkEnd w:id="139"/>
      <w:bookmarkEnd w:id="140"/>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In chapter 5 an analysis for the preparation of the dataset is done, talking about his information and the omission of the study of certain social networks to better understand the need to automate this process and also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1" w:name="_Toc453594289"/>
      <w:bookmarkStart w:id="142" w:name="_Toc454808036"/>
      <w:bookmarkStart w:id="143" w:name="_Toc460364139"/>
      <w:bookmarkStart w:id="144" w:name="_Toc484586176"/>
      <w:r w:rsidRPr="00F17DD8">
        <w:lastRenderedPageBreak/>
        <w:t xml:space="preserve">Conclusions </w:t>
      </w:r>
      <w:bookmarkEnd w:id="141"/>
      <w:r w:rsidRPr="00F17DD8">
        <w:t>and Future Work</w:t>
      </w:r>
      <w:bookmarkEnd w:id="142"/>
      <w:bookmarkEnd w:id="143"/>
      <w:bookmarkEnd w:id="144"/>
    </w:p>
    <w:p w14:paraId="6B066937" w14:textId="77777777" w:rsidR="00037728" w:rsidRDefault="00037728" w:rsidP="00037728">
      <w:pPr>
        <w:pStyle w:val="Ttulo2"/>
        <w:numPr>
          <w:ilvl w:val="1"/>
          <w:numId w:val="1"/>
        </w:numPr>
      </w:pPr>
      <w:bookmarkStart w:id="145" w:name="_Toc453594290"/>
      <w:bookmarkStart w:id="146" w:name="_Toc454808037"/>
      <w:bookmarkStart w:id="147" w:name="_Toc460364140"/>
      <w:bookmarkStart w:id="148" w:name="_Toc484586177"/>
      <w:r w:rsidRPr="00F17DD8">
        <w:t>Conclusions</w:t>
      </w:r>
      <w:bookmarkEnd w:id="145"/>
      <w:bookmarkEnd w:id="146"/>
      <w:bookmarkEnd w:id="147"/>
      <w:bookmarkEnd w:id="148"/>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Find social networking accounts belonging to a particular person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9" w:name="_Toc460364141"/>
      <w:bookmarkStart w:id="150" w:name="_Toc484586178"/>
      <w:r>
        <w:t>Future Work</w:t>
      </w:r>
      <w:bookmarkEnd w:id="149"/>
      <w:bookmarkEnd w:id="150"/>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1" w:name="_Toc484586179"/>
      <w:r>
        <w:lastRenderedPageBreak/>
        <w:t>Conclusiones</w:t>
      </w:r>
      <w:bookmarkEnd w:id="151"/>
    </w:p>
    <w:p w14:paraId="64B976AF" w14:textId="5FEF520C" w:rsidR="00037728" w:rsidRPr="00F0497C" w:rsidRDefault="00037728" w:rsidP="00037728">
      <w:pPr>
        <w:pStyle w:val="Ttulo1"/>
        <w:spacing w:after="720"/>
      </w:pPr>
      <w:bookmarkStart w:id="152" w:name="_Toc484586180"/>
      <w:r>
        <w:lastRenderedPageBreak/>
        <w:t>Bibliografía</w:t>
      </w:r>
      <w:bookmarkEnd w:id="152"/>
    </w:p>
    <w:p w14:paraId="78BBC77B" w14:textId="77777777" w:rsidR="006B6DA8" w:rsidRDefault="006B6DA8" w:rsidP="006B6DA8">
      <w:pPr>
        <w:rPr>
          <w:iCs/>
        </w:rPr>
      </w:pPr>
    </w:p>
    <w:p w14:paraId="603353CB" w14:textId="77777777" w:rsidR="009D4AFC" w:rsidRPr="009D4AFC"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9D4AFC" w:rsidRPr="009D4AFC">
        <w:t>[1]</w:t>
      </w:r>
      <w:r w:rsidR="009D4AFC" w:rsidRPr="009D4AFC">
        <w:tab/>
        <w:t>M. A. R. García, «Análisis forense en imágenes digitales», 2009.</w:t>
      </w:r>
    </w:p>
    <w:p w14:paraId="2C226F82" w14:textId="77777777" w:rsidR="009D4AFC" w:rsidRPr="009D4AFC" w:rsidRDefault="009D4AFC">
      <w:pPr>
        <w:widowControl w:val="0"/>
        <w:autoSpaceDE w:val="0"/>
        <w:autoSpaceDN w:val="0"/>
        <w:adjustRightInd w:val="0"/>
      </w:pPr>
      <w:r w:rsidRPr="009D4AFC">
        <w:t>[2]</w:t>
      </w:r>
      <w:r w:rsidRPr="009D4AFC">
        <w:tab/>
        <w:t xml:space="preserve">M. A. Qureshi y M. Deriche, «A bibliography of pixel-based blind image forgery detection techniques», </w:t>
      </w:r>
      <w:r w:rsidRPr="009D4AFC">
        <w:rPr>
          <w:i/>
          <w:iCs/>
        </w:rPr>
        <w:t>Signal Process. Image Commun.</w:t>
      </w:r>
      <w:r w:rsidRPr="009D4AFC">
        <w:t>, vol. 39, Part A, pp. 46-74, nov. 2015.</w:t>
      </w:r>
    </w:p>
    <w:p w14:paraId="401CA31F" w14:textId="77777777" w:rsidR="009D4AFC" w:rsidRPr="009D4AFC" w:rsidRDefault="009D4AFC">
      <w:pPr>
        <w:widowControl w:val="0"/>
        <w:autoSpaceDE w:val="0"/>
        <w:autoSpaceDN w:val="0"/>
        <w:adjustRightInd w:val="0"/>
      </w:pPr>
      <w:r w:rsidRPr="009D4AFC">
        <w:t>[3]</w:t>
      </w:r>
      <w:r w:rsidRPr="009D4AFC">
        <w:tab/>
        <w:t xml:space="preserve">G. C. Holst y T. S. Lomheim, </w:t>
      </w:r>
      <w:r w:rsidRPr="009D4AFC">
        <w:rPr>
          <w:i/>
          <w:iCs/>
        </w:rPr>
        <w:t>CMOS/CCD Sensors and Camera Systems</w:t>
      </w:r>
      <w:r w:rsidRPr="009D4AFC">
        <w:t>, vol. 172. JCD Publishing, 2007.</w:t>
      </w:r>
    </w:p>
    <w:p w14:paraId="25AAAE63" w14:textId="77777777" w:rsidR="009D4AFC" w:rsidRPr="009D4AFC" w:rsidRDefault="009D4AFC">
      <w:pPr>
        <w:widowControl w:val="0"/>
        <w:autoSpaceDE w:val="0"/>
        <w:autoSpaceDN w:val="0"/>
        <w:adjustRightInd w:val="0"/>
      </w:pPr>
      <w:r w:rsidRPr="009D4AFC">
        <w:t>[4]</w:t>
      </w:r>
      <w:r w:rsidRPr="009D4AFC">
        <w:tab/>
        <w:t xml:space="preserve">T. Van Lanh, K.-S. Chong, S. Emmanuel, y M. S. Kankanhalli, «A survey on digital camera image forensic methods», en </w:t>
      </w:r>
      <w:r w:rsidRPr="009D4AFC">
        <w:rPr>
          <w:i/>
          <w:iCs/>
        </w:rPr>
        <w:t>Multimedia and Expo, 2007 IEEE International Conference on</w:t>
      </w:r>
      <w:r w:rsidRPr="009D4AFC">
        <w:t>, 2007, pp. 16–19.</w:t>
      </w:r>
    </w:p>
    <w:p w14:paraId="1FF0C271" w14:textId="77777777" w:rsidR="009D4AFC" w:rsidRPr="009D4AFC" w:rsidRDefault="009D4AFC">
      <w:pPr>
        <w:widowControl w:val="0"/>
        <w:autoSpaceDE w:val="0"/>
        <w:autoSpaceDN w:val="0"/>
        <w:adjustRightInd w:val="0"/>
      </w:pPr>
      <w:r w:rsidRPr="009D4AFC">
        <w:t>[5]</w:t>
      </w:r>
      <w:r w:rsidRPr="009D4AFC">
        <w:tab/>
        <w:t xml:space="preserve">A. L. S. Orozco, D. M. A. González, L. J. G. Villalba, y J. C. H. Castro, «Anomalıas en el Seguimiento de Exif en el Análisis Forense de Metadatos de Imágenes de Moviles», </w:t>
      </w:r>
      <w:r w:rsidRPr="009D4AFC">
        <w:rPr>
          <w:i/>
          <w:iCs/>
        </w:rPr>
        <w:t>Actas XII Reunión Espanola Sobre Criptologıa Segur. Inf. Donostia-San Sebastián Espana</w:t>
      </w:r>
      <w:r w:rsidRPr="009D4AFC">
        <w:t>, 2012.</w:t>
      </w:r>
    </w:p>
    <w:p w14:paraId="72601E8C" w14:textId="77777777" w:rsidR="009D4AFC" w:rsidRPr="009D4AFC" w:rsidRDefault="009D4AFC">
      <w:pPr>
        <w:widowControl w:val="0"/>
        <w:autoSpaceDE w:val="0"/>
        <w:autoSpaceDN w:val="0"/>
        <w:adjustRightInd w:val="0"/>
      </w:pPr>
      <w:r w:rsidRPr="009D4AFC">
        <w:t>[6]</w:t>
      </w:r>
      <w:r w:rsidRPr="009D4AFC">
        <w:tab/>
        <w:t xml:space="preserve">A. L. S. Orozco, D. M. A. González, L. J. G. Villalba, y J. Hernández-Castro, «Analysis of errors in exif metadata on mobile devices», </w:t>
      </w:r>
      <w:r w:rsidRPr="009D4AFC">
        <w:rPr>
          <w:i/>
          <w:iCs/>
        </w:rPr>
        <w:t>Multimed. Tools Appl.</w:t>
      </w:r>
      <w:r w:rsidRPr="009D4AFC">
        <w:t>, vol. 74, n.</w:t>
      </w:r>
      <w:r w:rsidRPr="009D4AFC">
        <w:rPr>
          <w:vertAlign w:val="superscript"/>
        </w:rPr>
        <w:t>o</w:t>
      </w:r>
      <w:r w:rsidRPr="009D4AFC">
        <w:t xml:space="preserve"> 13, pp. 4735–4763, 2015.</w:t>
      </w:r>
    </w:p>
    <w:p w14:paraId="6C80D538" w14:textId="77777777" w:rsidR="009D4AFC" w:rsidRPr="009D4AFC" w:rsidRDefault="009D4AFC">
      <w:pPr>
        <w:widowControl w:val="0"/>
        <w:autoSpaceDE w:val="0"/>
        <w:autoSpaceDN w:val="0"/>
        <w:adjustRightInd w:val="0"/>
      </w:pPr>
      <w:r w:rsidRPr="009D4AFC">
        <w:t>[7]</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jun. 2005.</w:t>
      </w:r>
    </w:p>
    <w:p w14:paraId="2580C8FF" w14:textId="77777777" w:rsidR="009D4AFC" w:rsidRPr="009D4AFC" w:rsidRDefault="009D4AFC">
      <w:pPr>
        <w:widowControl w:val="0"/>
        <w:autoSpaceDE w:val="0"/>
        <w:autoSpaceDN w:val="0"/>
        <w:adjustRightInd w:val="0"/>
      </w:pPr>
      <w:r w:rsidRPr="009D4AFC">
        <w:t>[8]</w:t>
      </w:r>
      <w:r w:rsidRPr="009D4AFC">
        <w:tab/>
        <w:t xml:space="preserve">K. San Choi, E. Y. Lam, y K. K. Wong, «Source camera identification using footprints from lens aberration», en </w:t>
      </w:r>
      <w:r w:rsidRPr="009D4AFC">
        <w:rPr>
          <w:i/>
          <w:iCs/>
        </w:rPr>
        <w:t>Electronic Imaging 2006</w:t>
      </w:r>
      <w:r w:rsidRPr="009D4AFC">
        <w:t>, 2006, p. 60690J–60690J.</w:t>
      </w:r>
    </w:p>
    <w:p w14:paraId="58AB97A8" w14:textId="77777777" w:rsidR="009D4AFC" w:rsidRPr="009D4AFC" w:rsidRDefault="009D4AFC">
      <w:pPr>
        <w:widowControl w:val="0"/>
        <w:autoSpaceDE w:val="0"/>
        <w:autoSpaceDN w:val="0"/>
        <w:adjustRightInd w:val="0"/>
      </w:pPr>
      <w:r w:rsidRPr="009D4AFC">
        <w:t>[9]</w:t>
      </w:r>
      <w:r w:rsidRPr="009D4AFC">
        <w:tab/>
        <w:t xml:space="preserve">L. T. Van, S. Emmanuel, y M. S. Kankanhalli, «Identifying source cell phone using chromatic aberration», en </w:t>
      </w:r>
      <w:r w:rsidRPr="009D4AFC">
        <w:rPr>
          <w:i/>
          <w:iCs/>
        </w:rPr>
        <w:t>Multimedia and Expo, 2007 IEEE International Conference on</w:t>
      </w:r>
      <w:r w:rsidRPr="009D4AFC">
        <w:t>, 2007, pp. 883–886.</w:t>
      </w:r>
    </w:p>
    <w:p w14:paraId="49E5EAA3" w14:textId="77777777" w:rsidR="009D4AFC" w:rsidRPr="009D4AFC" w:rsidRDefault="009D4AFC">
      <w:pPr>
        <w:widowControl w:val="0"/>
        <w:autoSpaceDE w:val="0"/>
        <w:autoSpaceDN w:val="0"/>
        <w:adjustRightInd w:val="0"/>
      </w:pPr>
      <w:r w:rsidRPr="009D4AFC">
        <w:t>[10]</w:t>
      </w:r>
      <w:r w:rsidRPr="009D4AFC">
        <w:tab/>
        <w:t xml:space="preserve">S. Bayram, H. T. Sencar, y N. Memon, «Classification of digital camera-models based on demosaicing artifacts», </w:t>
      </w:r>
      <w:r w:rsidRPr="009D4AFC">
        <w:rPr>
          <w:i/>
          <w:iCs/>
        </w:rPr>
        <w:t>Digit. Investig.</w:t>
      </w:r>
      <w:r w:rsidRPr="009D4AFC">
        <w:t>, vol. 5, n.</w:t>
      </w:r>
      <w:r w:rsidRPr="009D4AFC">
        <w:rPr>
          <w:vertAlign w:val="superscript"/>
        </w:rPr>
        <w:t>o</w:t>
      </w:r>
      <w:r w:rsidRPr="009D4AFC">
        <w:t xml:space="preserve"> 1, pp. 49–59, 2008.</w:t>
      </w:r>
    </w:p>
    <w:p w14:paraId="14674A8E" w14:textId="77777777" w:rsidR="009D4AFC" w:rsidRPr="009D4AFC" w:rsidRDefault="009D4AFC">
      <w:pPr>
        <w:widowControl w:val="0"/>
        <w:autoSpaceDE w:val="0"/>
        <w:autoSpaceDN w:val="0"/>
        <w:adjustRightInd w:val="0"/>
      </w:pPr>
      <w:r w:rsidRPr="009D4AFC">
        <w:t>[11]</w:t>
      </w:r>
      <w:r w:rsidRPr="009D4AFC">
        <w:tab/>
        <w:t xml:space="preserve">Y. Long y Y. Huang, «Image based source camera identification using demosaicking», en </w:t>
      </w:r>
      <w:r w:rsidRPr="009D4AFC">
        <w:rPr>
          <w:i/>
          <w:iCs/>
        </w:rPr>
        <w:t>Multimedia Signal Processing, 2006 IEEE 8th Workshop on</w:t>
      </w:r>
      <w:r w:rsidRPr="009D4AFC">
        <w:t>, 2006, pp. 419–424.</w:t>
      </w:r>
    </w:p>
    <w:p w14:paraId="59A3ED2C" w14:textId="77777777" w:rsidR="009D4AFC" w:rsidRPr="009D4AFC" w:rsidRDefault="009D4AFC">
      <w:pPr>
        <w:widowControl w:val="0"/>
        <w:autoSpaceDE w:val="0"/>
        <w:autoSpaceDN w:val="0"/>
        <w:adjustRightInd w:val="0"/>
      </w:pPr>
      <w:r w:rsidRPr="009D4AFC">
        <w:t>[12]</w:t>
      </w:r>
      <w:r w:rsidRPr="009D4AFC">
        <w:tab/>
        <w:t xml:space="preserve">O. Celiktutan, I. Avcibas, B. Sankur, y N. Memon, «Source cell-phone identification», </w:t>
      </w:r>
      <w:r w:rsidRPr="009D4AFC">
        <w:rPr>
          <w:i/>
          <w:iCs/>
        </w:rPr>
        <w:t>IEEE Signal Process. Commun. Appl.</w:t>
      </w:r>
      <w:r w:rsidRPr="009D4AFC">
        <w:t>, pp. 1–3, 2005.</w:t>
      </w:r>
    </w:p>
    <w:p w14:paraId="00CE84AF" w14:textId="77777777" w:rsidR="009D4AFC" w:rsidRPr="009D4AFC" w:rsidRDefault="009D4AFC">
      <w:pPr>
        <w:widowControl w:val="0"/>
        <w:autoSpaceDE w:val="0"/>
        <w:autoSpaceDN w:val="0"/>
        <w:adjustRightInd w:val="0"/>
      </w:pPr>
      <w:r w:rsidRPr="009D4AFC">
        <w:t>[13]</w:t>
      </w:r>
      <w:r w:rsidRPr="009D4AFC">
        <w:tab/>
        <w:t xml:space="preserve">H. Cao y A. C. Kot, «Mobile camera identification using demosaicing features», en </w:t>
      </w:r>
      <w:r w:rsidRPr="009D4AFC">
        <w:rPr>
          <w:i/>
          <w:iCs/>
        </w:rPr>
        <w:t>Circuits and systems (ISCAS), Proceedings of 2010 IEEE international symposium on</w:t>
      </w:r>
      <w:r w:rsidRPr="009D4AFC">
        <w:t>, 2010, pp. 1683–1686.</w:t>
      </w:r>
    </w:p>
    <w:p w14:paraId="0DC4DCEF" w14:textId="77777777" w:rsidR="009D4AFC" w:rsidRPr="009D4AFC" w:rsidRDefault="009D4AFC">
      <w:pPr>
        <w:widowControl w:val="0"/>
        <w:autoSpaceDE w:val="0"/>
        <w:autoSpaceDN w:val="0"/>
        <w:adjustRightInd w:val="0"/>
      </w:pPr>
      <w:r w:rsidRPr="009D4AFC">
        <w:t>[14]</w:t>
      </w:r>
      <w:r w:rsidRPr="009D4AFC">
        <w:tab/>
        <w:t xml:space="preserve">J. S. Ho, O. C. Au, J. Zhou, y Y. Guo, «Inter-channel demosaicking traces for digital image forensics», en </w:t>
      </w:r>
      <w:r w:rsidRPr="009D4AFC">
        <w:rPr>
          <w:i/>
          <w:iCs/>
        </w:rPr>
        <w:t>Multimedia and expo (ICME), 2010 IEEE international conference on</w:t>
      </w:r>
      <w:r w:rsidRPr="009D4AFC">
        <w:t>, 2010, pp. 1475–1480.</w:t>
      </w:r>
    </w:p>
    <w:p w14:paraId="545C6882" w14:textId="77777777" w:rsidR="009D4AFC" w:rsidRPr="009D4AFC" w:rsidRDefault="009D4AFC">
      <w:pPr>
        <w:widowControl w:val="0"/>
        <w:autoSpaceDE w:val="0"/>
        <w:autoSpaceDN w:val="0"/>
        <w:adjustRightInd w:val="0"/>
      </w:pPr>
      <w:r w:rsidRPr="009D4AFC">
        <w:t>[15]</w:t>
      </w:r>
      <w:r w:rsidRPr="009D4AFC">
        <w:tab/>
        <w:t xml:space="preserve">Q. Liu </w:t>
      </w:r>
      <w:r w:rsidRPr="009D4AFC">
        <w:rPr>
          <w:i/>
          <w:iCs/>
        </w:rPr>
        <w:t>et al.</w:t>
      </w:r>
      <w:r w:rsidRPr="009D4AFC">
        <w:t xml:space="preserve">, «Detection of JPEG double compression and identification of smartphone image source and post-capture manipulation», </w:t>
      </w:r>
      <w:r w:rsidRPr="009D4AFC">
        <w:rPr>
          <w:i/>
          <w:iCs/>
        </w:rPr>
        <w:t>Appl. Intell.</w:t>
      </w:r>
      <w:r w:rsidRPr="009D4AFC">
        <w:t>, vol. 39, n.</w:t>
      </w:r>
      <w:r w:rsidRPr="009D4AFC">
        <w:rPr>
          <w:vertAlign w:val="superscript"/>
        </w:rPr>
        <w:t>o</w:t>
      </w:r>
      <w:r w:rsidRPr="009D4AFC">
        <w:t xml:space="preserve"> 4, pp. 705–726, 2013.</w:t>
      </w:r>
    </w:p>
    <w:p w14:paraId="78222498" w14:textId="77777777" w:rsidR="009D4AFC" w:rsidRPr="009D4AFC" w:rsidRDefault="009D4AFC">
      <w:pPr>
        <w:widowControl w:val="0"/>
        <w:autoSpaceDE w:val="0"/>
        <w:autoSpaceDN w:val="0"/>
        <w:adjustRightInd w:val="0"/>
      </w:pPr>
      <w:r w:rsidRPr="009D4AFC">
        <w:t>[16]</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pp. 935–946, jun. 2005.</w:t>
      </w:r>
    </w:p>
    <w:p w14:paraId="50E2C9D0" w14:textId="77777777" w:rsidR="009D4AFC" w:rsidRPr="009D4AFC" w:rsidRDefault="009D4AFC">
      <w:pPr>
        <w:widowControl w:val="0"/>
        <w:autoSpaceDE w:val="0"/>
        <w:autoSpaceDN w:val="0"/>
        <w:adjustRightInd w:val="0"/>
      </w:pPr>
      <w:r w:rsidRPr="009D4AFC">
        <w:t>[17]</w:t>
      </w:r>
      <w:r w:rsidRPr="009D4AFC">
        <w:tab/>
        <w:t xml:space="preserve">M.-J. Tsai, C.-L. Lai, y J. Liu, «Camera/mobile phone source identification for digital forensics», en </w:t>
      </w:r>
      <w:r w:rsidRPr="009D4AFC">
        <w:rPr>
          <w:i/>
          <w:iCs/>
        </w:rPr>
        <w:t xml:space="preserve">Acoustics, Speech and Signal Processing, 2007. ICASSP 2007. </w:t>
      </w:r>
      <w:r w:rsidRPr="009D4AFC">
        <w:rPr>
          <w:i/>
          <w:iCs/>
        </w:rPr>
        <w:lastRenderedPageBreak/>
        <w:t>IEEE International Conference on</w:t>
      </w:r>
      <w:r w:rsidRPr="009D4AFC">
        <w:t>, 2007, vol. 2, p. II–221.</w:t>
      </w:r>
    </w:p>
    <w:p w14:paraId="27650E4D" w14:textId="77777777" w:rsidR="009D4AFC" w:rsidRPr="009D4AFC" w:rsidRDefault="009D4AFC">
      <w:pPr>
        <w:widowControl w:val="0"/>
        <w:autoSpaceDE w:val="0"/>
        <w:autoSpaceDN w:val="0"/>
        <w:adjustRightInd w:val="0"/>
      </w:pPr>
      <w:r w:rsidRPr="009D4AFC">
        <w:t>[18]</w:t>
      </w:r>
      <w:r w:rsidRPr="009D4AFC">
        <w:tab/>
        <w:t xml:space="preserve">Y. Hu, C.-T. Li, y C. Zhou, «Selecting forensic features for robust source camera identification», en </w:t>
      </w:r>
      <w:r w:rsidRPr="009D4AFC">
        <w:rPr>
          <w:i/>
          <w:iCs/>
        </w:rPr>
        <w:t>Computer Symposium (ICS), 2010 International</w:t>
      </w:r>
      <w:r w:rsidRPr="009D4AFC">
        <w:t>, 2010, pp. 506–511.</w:t>
      </w:r>
    </w:p>
    <w:p w14:paraId="6AE25C5D" w14:textId="77777777" w:rsidR="009D4AFC" w:rsidRPr="009D4AFC" w:rsidRDefault="009D4AFC">
      <w:pPr>
        <w:widowControl w:val="0"/>
        <w:autoSpaceDE w:val="0"/>
        <w:autoSpaceDN w:val="0"/>
        <w:adjustRightInd w:val="0"/>
      </w:pPr>
      <w:r w:rsidRPr="009D4AFC">
        <w:t>[19]</w:t>
      </w:r>
      <w:r w:rsidRPr="009D4AFC">
        <w:tab/>
        <w:t xml:space="preserve">C. L. Lai y Y. S. Chen, </w:t>
      </w:r>
      <w:r w:rsidRPr="009D4AFC">
        <w:rPr>
          <w:i/>
          <w:iCs/>
        </w:rPr>
        <w:t>2009 Int. Conf. Mach. Learn. Cybern.</w:t>
      </w:r>
      <w:r w:rsidRPr="009D4AFC">
        <w:t>, vol. 5, pp. 2991–2998, jul. 2009.</w:t>
      </w:r>
    </w:p>
    <w:p w14:paraId="08FE4510" w14:textId="77777777" w:rsidR="009D4AFC" w:rsidRPr="009D4AFC" w:rsidRDefault="009D4AFC">
      <w:pPr>
        <w:widowControl w:val="0"/>
        <w:autoSpaceDE w:val="0"/>
        <w:autoSpaceDN w:val="0"/>
        <w:adjustRightInd w:val="0"/>
      </w:pPr>
      <w:r w:rsidRPr="009D4AFC">
        <w:t>[20]</w:t>
      </w:r>
      <w:r w:rsidRPr="009D4AFC">
        <w:tab/>
        <w:t xml:space="preserve">B. Wang, Y. Guo, X. Kong, y F. Meng, «Source camera identification forensics based on wavelet features», en </w:t>
      </w:r>
      <w:r w:rsidRPr="009D4AFC">
        <w:rPr>
          <w:i/>
          <w:iCs/>
        </w:rPr>
        <w:t>Intelligent Information Hiding and Multimedia Signal Processing, 2009. IIH-MSP’09. Fifth International Conference on</w:t>
      </w:r>
      <w:r w:rsidRPr="009D4AFC">
        <w:t>, 2009, pp. 702–705.</w:t>
      </w:r>
    </w:p>
    <w:p w14:paraId="1DAC323C" w14:textId="77777777" w:rsidR="009D4AFC" w:rsidRPr="009D4AFC" w:rsidRDefault="009D4AFC">
      <w:pPr>
        <w:widowControl w:val="0"/>
        <w:autoSpaceDE w:val="0"/>
        <w:autoSpaceDN w:val="0"/>
        <w:adjustRightInd w:val="0"/>
      </w:pPr>
      <w:r w:rsidRPr="009D4AFC">
        <w:t>[21]</w:t>
      </w:r>
      <w:r w:rsidRPr="009D4AFC">
        <w:tab/>
        <w:t xml:space="preserve">F. Meng, X. Kong, y X. You, «Source camera identification based on image bi-coherence and wavelet features», en </w:t>
      </w:r>
      <w:r w:rsidRPr="009D4AFC">
        <w:rPr>
          <w:i/>
          <w:iCs/>
        </w:rPr>
        <w:t>Proceedings of the fourth annual IFIP WG 11.9 international conference on digital forensics. Kyoto, Japan</w:t>
      </w:r>
      <w:r w:rsidRPr="009D4AFC">
        <w:t>, 2008.</w:t>
      </w:r>
    </w:p>
    <w:p w14:paraId="720FDCD8" w14:textId="77777777" w:rsidR="009D4AFC" w:rsidRPr="009D4AFC" w:rsidRDefault="009D4AFC">
      <w:pPr>
        <w:widowControl w:val="0"/>
        <w:autoSpaceDE w:val="0"/>
        <w:autoSpaceDN w:val="0"/>
        <w:adjustRightInd w:val="0"/>
      </w:pPr>
      <w:r w:rsidRPr="009D4AFC">
        <w:t>[22]</w:t>
      </w:r>
      <w:r w:rsidRPr="009D4AFC">
        <w:tab/>
        <w:t xml:space="preserve">L. Ozparlak y I. Avcibas, «Differentiating between images using wavelet-based transforms: a comparative study», </w:t>
      </w:r>
      <w:r w:rsidRPr="009D4AFC">
        <w:rPr>
          <w:i/>
          <w:iCs/>
        </w:rPr>
        <w:t>IEEE Trans. Inf. Forensics Secur.</w:t>
      </w:r>
      <w:r w:rsidRPr="009D4AFC">
        <w:t>, vol. 6, n.</w:t>
      </w:r>
      <w:r w:rsidRPr="009D4AFC">
        <w:rPr>
          <w:vertAlign w:val="superscript"/>
        </w:rPr>
        <w:t>o</w:t>
      </w:r>
      <w:r w:rsidRPr="009D4AFC">
        <w:t xml:space="preserve"> 4, pp. 1418–1431, 2011.</w:t>
      </w:r>
    </w:p>
    <w:p w14:paraId="65983B62" w14:textId="77777777" w:rsidR="009D4AFC" w:rsidRPr="009D4AFC" w:rsidRDefault="009D4AFC">
      <w:pPr>
        <w:widowControl w:val="0"/>
        <w:autoSpaceDE w:val="0"/>
        <w:autoSpaceDN w:val="0"/>
        <w:adjustRightInd w:val="0"/>
      </w:pPr>
      <w:r w:rsidRPr="009D4AFC">
        <w:t>[23]</w:t>
      </w:r>
      <w:r w:rsidRPr="009D4AFC">
        <w:tab/>
        <w:t xml:space="preserve">Q. Liu </w:t>
      </w:r>
      <w:r w:rsidRPr="009D4AFC">
        <w:rPr>
          <w:i/>
          <w:iCs/>
        </w:rPr>
        <w:t>et al.</w:t>
      </w:r>
      <w:r w:rsidRPr="009D4AFC">
        <w:t xml:space="preserve">, «Identification of smartphone-image source and manipulation», en </w:t>
      </w:r>
      <w:r w:rsidRPr="009D4AFC">
        <w:rPr>
          <w:i/>
          <w:iCs/>
        </w:rPr>
        <w:t>International Conference on Industrial, Engineering and Other Applications of Applied Intelligent Systems</w:t>
      </w:r>
      <w:r w:rsidRPr="009D4AFC">
        <w:t>, 2012, pp. 262–271.</w:t>
      </w:r>
    </w:p>
    <w:p w14:paraId="1C2B149E" w14:textId="77777777" w:rsidR="009D4AFC" w:rsidRPr="009D4AFC" w:rsidRDefault="009D4AFC">
      <w:pPr>
        <w:widowControl w:val="0"/>
        <w:autoSpaceDE w:val="0"/>
        <w:autoSpaceDN w:val="0"/>
        <w:adjustRightInd w:val="0"/>
      </w:pPr>
      <w:r w:rsidRPr="009D4AFC">
        <w:t>[24]</w:t>
      </w:r>
      <w:r w:rsidRPr="009D4AFC">
        <w:tab/>
        <w:t xml:space="preserve">Z. J. Geradts, J. Bijhold, M. Kieft, K. Kurosawa, K. Kuroki, y N. Saitoh, «Methods for identification of images acquired with digital cameras», en </w:t>
      </w:r>
      <w:r w:rsidRPr="009D4AFC">
        <w:rPr>
          <w:i/>
          <w:iCs/>
        </w:rPr>
        <w:t>Enabling Technologies for Law Enforcement</w:t>
      </w:r>
      <w:r w:rsidRPr="009D4AFC">
        <w:t>, 2001, pp. 505–512.</w:t>
      </w:r>
    </w:p>
    <w:p w14:paraId="3BC2A819" w14:textId="77777777" w:rsidR="009D4AFC" w:rsidRPr="009D4AFC" w:rsidRDefault="009D4AFC">
      <w:pPr>
        <w:widowControl w:val="0"/>
        <w:autoSpaceDE w:val="0"/>
        <w:autoSpaceDN w:val="0"/>
        <w:adjustRightInd w:val="0"/>
      </w:pPr>
      <w:r w:rsidRPr="009D4AFC">
        <w:t>[25]</w:t>
      </w:r>
      <w:r w:rsidRPr="009D4AFC">
        <w:tab/>
        <w:t xml:space="preserve">J. Lukas, J. Fridrich, y M. Goljan, «Digital camera identification from sensor pattern noise», </w:t>
      </w:r>
      <w:r w:rsidRPr="009D4AFC">
        <w:rPr>
          <w:i/>
          <w:iCs/>
        </w:rPr>
        <w:t>IEEE Trans. Inf. Forensics Secur.</w:t>
      </w:r>
      <w:r w:rsidRPr="009D4AFC">
        <w:t>, vol. 1, n.</w:t>
      </w:r>
      <w:r w:rsidRPr="009D4AFC">
        <w:rPr>
          <w:vertAlign w:val="superscript"/>
        </w:rPr>
        <w:t>o</w:t>
      </w:r>
      <w:r w:rsidRPr="009D4AFC">
        <w:t xml:space="preserve"> 2, pp. 205-214, jun. 2006.</w:t>
      </w:r>
    </w:p>
    <w:p w14:paraId="35B7917D" w14:textId="77777777" w:rsidR="009D4AFC" w:rsidRPr="009D4AFC" w:rsidRDefault="009D4AFC">
      <w:pPr>
        <w:widowControl w:val="0"/>
        <w:autoSpaceDE w:val="0"/>
        <w:autoSpaceDN w:val="0"/>
        <w:adjustRightInd w:val="0"/>
      </w:pPr>
      <w:r w:rsidRPr="009D4AFC">
        <w:t>[26]</w:t>
      </w:r>
      <w:r w:rsidRPr="009D4AFC">
        <w:tab/>
        <w:t xml:space="preserve">F. de O. Costa, M. Eckmann, W. J. Scheirer, y A. Rocha, «Open set source camera attribution», en </w:t>
      </w:r>
      <w:r w:rsidRPr="009D4AFC">
        <w:rPr>
          <w:i/>
          <w:iCs/>
        </w:rPr>
        <w:t>Graphics, Patterns and Images (SIBGRAPI), 2012 25th SIBGRAPI Conference on</w:t>
      </w:r>
      <w:r w:rsidRPr="009D4AFC">
        <w:t>, 2012, pp. 71–78.</w:t>
      </w:r>
    </w:p>
    <w:p w14:paraId="5E552A0C" w14:textId="77777777" w:rsidR="009D4AFC" w:rsidRPr="009D4AFC" w:rsidRDefault="009D4AFC">
      <w:pPr>
        <w:widowControl w:val="0"/>
        <w:autoSpaceDE w:val="0"/>
        <w:autoSpaceDN w:val="0"/>
        <w:adjustRightInd w:val="0"/>
      </w:pPr>
      <w:r w:rsidRPr="009D4AFC">
        <w:t>[27]</w:t>
      </w:r>
      <w:r w:rsidRPr="009D4AFC">
        <w:tab/>
        <w:t>J. Rosales Corripio, D. M. Arenas González, A. L. Sandoval Orozco, y L. J. García Villalba, «Identificación de la fuente de imágenes de dispositivos móviles basada en el ruido del sensor», 2014.</w:t>
      </w:r>
    </w:p>
    <w:p w14:paraId="043AECB3" w14:textId="77777777" w:rsidR="009D4AFC" w:rsidRPr="009D4AFC" w:rsidRDefault="009D4AFC">
      <w:pPr>
        <w:widowControl w:val="0"/>
        <w:autoSpaceDE w:val="0"/>
        <w:autoSpaceDN w:val="0"/>
        <w:adjustRightInd w:val="0"/>
      </w:pPr>
      <w:r w:rsidRPr="009D4AFC">
        <w:t>[28]</w:t>
      </w:r>
      <w:r w:rsidRPr="009D4AFC">
        <w:tab/>
        <w:t xml:space="preserve">C. McKay, A. Swaminathan, H. Gou, y M. Wu, «Image acquisition forensics: Forensic analysis to identify imaging source», en </w:t>
      </w:r>
      <w:r w:rsidRPr="009D4AFC">
        <w:rPr>
          <w:i/>
          <w:iCs/>
        </w:rPr>
        <w:t>Acoustics, Speech and Signal Processing, 2008. ICASSP 2008. IEEE International Conference on</w:t>
      </w:r>
      <w:r w:rsidRPr="009D4AFC">
        <w:t>, 2008, pp. 1657–1660.</w:t>
      </w:r>
    </w:p>
    <w:p w14:paraId="63973670" w14:textId="77777777" w:rsidR="009D4AFC" w:rsidRPr="009D4AFC" w:rsidRDefault="009D4AFC">
      <w:pPr>
        <w:widowControl w:val="0"/>
        <w:autoSpaceDE w:val="0"/>
        <w:autoSpaceDN w:val="0"/>
        <w:adjustRightInd w:val="0"/>
      </w:pPr>
      <w:r w:rsidRPr="009D4AFC">
        <w:t>[29]</w:t>
      </w:r>
      <w:r w:rsidRPr="009D4AFC">
        <w:tab/>
        <w:t xml:space="preserve">J.-C. Lee, «Copy-move image forgery detection based on Gabor magnitude», </w:t>
      </w:r>
      <w:r w:rsidRPr="009D4AFC">
        <w:rPr>
          <w:i/>
          <w:iCs/>
        </w:rPr>
        <w:t>J. Vis. Commun. Image Represent.</w:t>
      </w:r>
      <w:r w:rsidRPr="009D4AFC">
        <w:t>, vol. 31, pp. 320-334, 2015.</w:t>
      </w:r>
    </w:p>
    <w:p w14:paraId="3B10555B" w14:textId="77777777" w:rsidR="009D4AFC" w:rsidRPr="009D4AFC" w:rsidRDefault="009D4AFC">
      <w:pPr>
        <w:widowControl w:val="0"/>
        <w:autoSpaceDE w:val="0"/>
        <w:autoSpaceDN w:val="0"/>
        <w:adjustRightInd w:val="0"/>
      </w:pPr>
      <w:r w:rsidRPr="009D4AFC">
        <w:t>[30]</w:t>
      </w:r>
      <w:r w:rsidRPr="009D4AFC">
        <w:tab/>
        <w:t xml:space="preserve">H. Huang, W. Guo, y Y. Zhang, «Detection of Copy-Move Forgery in Digital Images Using SIFT Algorithm», en </w:t>
      </w:r>
      <w:r w:rsidRPr="009D4AFC">
        <w:rPr>
          <w:i/>
          <w:iCs/>
        </w:rPr>
        <w:t>2008 IEEE Pacific-Asia Workshop on Computational Intelligence and Industrial Application</w:t>
      </w:r>
      <w:r w:rsidRPr="009D4AFC">
        <w:t>, 2008, vol. 2, pp. 272-276.</w:t>
      </w:r>
    </w:p>
    <w:p w14:paraId="7CA768C2" w14:textId="77777777" w:rsidR="009D4AFC" w:rsidRPr="009D4AFC" w:rsidRDefault="009D4AFC">
      <w:pPr>
        <w:widowControl w:val="0"/>
        <w:autoSpaceDE w:val="0"/>
        <w:autoSpaceDN w:val="0"/>
        <w:adjustRightInd w:val="0"/>
      </w:pPr>
      <w:r w:rsidRPr="009D4AFC">
        <w:t>[31]</w:t>
      </w:r>
      <w:r w:rsidRPr="009D4AFC">
        <w:tab/>
        <w:t xml:space="preserve">«Image splicing detection based on Markov features in {QDCT} domain», </w:t>
      </w:r>
      <w:r w:rsidRPr="009D4AFC">
        <w:rPr>
          <w:i/>
          <w:iCs/>
        </w:rPr>
        <w:t>Neurocomputing</w:t>
      </w:r>
      <w:r w:rsidRPr="009D4AFC">
        <w:t>, vol. 228, pp. 29-36, 2017.</w:t>
      </w:r>
    </w:p>
    <w:p w14:paraId="3D6ADF7A" w14:textId="77777777" w:rsidR="009D4AFC" w:rsidRPr="009D4AFC" w:rsidRDefault="009D4AFC">
      <w:pPr>
        <w:widowControl w:val="0"/>
        <w:autoSpaceDE w:val="0"/>
        <w:autoSpaceDN w:val="0"/>
        <w:adjustRightInd w:val="0"/>
      </w:pPr>
      <w:r w:rsidRPr="009D4AFC">
        <w:t>[32]</w:t>
      </w:r>
      <w:r w:rsidRPr="009D4AFC">
        <w:tab/>
        <w:t>M. M. D. Villasenor y L. C. Fernández, «Clasificación de objetos en imágenes usando SIFT».</w:t>
      </w:r>
    </w:p>
    <w:p w14:paraId="480C0EAE" w14:textId="77777777" w:rsidR="009D4AFC" w:rsidRPr="009D4AFC" w:rsidRDefault="009D4AFC">
      <w:pPr>
        <w:widowControl w:val="0"/>
        <w:autoSpaceDE w:val="0"/>
        <w:autoSpaceDN w:val="0"/>
        <w:adjustRightInd w:val="0"/>
      </w:pPr>
      <w:r w:rsidRPr="009D4AFC">
        <w:t>[33]</w:t>
      </w:r>
      <w:r w:rsidRPr="009D4AFC">
        <w:tab/>
        <w:t xml:space="preserve">J. Lukas, J. Fridrich, y M. Goljan, «Digital “bullet scratches” for images», en </w:t>
      </w:r>
      <w:r w:rsidRPr="009D4AFC">
        <w:rPr>
          <w:i/>
          <w:iCs/>
        </w:rPr>
        <w:t>IEEE International Conference on Image Processing 2005</w:t>
      </w:r>
      <w:r w:rsidRPr="009D4AFC">
        <w:t>, 2005, vol. 3, p. III-65-8.</w:t>
      </w:r>
    </w:p>
    <w:p w14:paraId="119C0E5E" w14:textId="77777777" w:rsidR="009D4AFC" w:rsidRPr="009D4AFC" w:rsidRDefault="009D4AFC">
      <w:pPr>
        <w:widowControl w:val="0"/>
        <w:autoSpaceDE w:val="0"/>
        <w:autoSpaceDN w:val="0"/>
        <w:adjustRightInd w:val="0"/>
      </w:pPr>
      <w:r w:rsidRPr="009D4AFC">
        <w:t>[34]</w:t>
      </w:r>
      <w:r w:rsidRPr="009D4AFC">
        <w:tab/>
        <w:t xml:space="preserve">A. E. Dirik, H. T. Sencar, y N. Memon, «Digital Single Lens Reflex Camera Identification From Traces of Sensor Dust», </w:t>
      </w:r>
      <w:r w:rsidRPr="009D4AFC">
        <w:rPr>
          <w:i/>
          <w:iCs/>
        </w:rPr>
        <w:t>IEEE Trans. Inf. Forensics Secur.</w:t>
      </w:r>
      <w:r w:rsidRPr="009D4AFC">
        <w:t>, vol. 3, n.</w:t>
      </w:r>
      <w:r w:rsidRPr="009D4AFC">
        <w:rPr>
          <w:vertAlign w:val="superscript"/>
        </w:rPr>
        <w:t>o</w:t>
      </w:r>
      <w:r w:rsidRPr="009D4AFC">
        <w:t xml:space="preserve"> 3, pp. 539-552, sep. 2008.</w:t>
      </w:r>
    </w:p>
    <w:p w14:paraId="2ADFE7DE" w14:textId="77777777" w:rsidR="009D4AFC" w:rsidRPr="009D4AFC" w:rsidRDefault="009D4AFC">
      <w:pPr>
        <w:widowControl w:val="0"/>
        <w:autoSpaceDE w:val="0"/>
        <w:autoSpaceDN w:val="0"/>
        <w:adjustRightInd w:val="0"/>
      </w:pPr>
      <w:r w:rsidRPr="009D4AFC">
        <w:t>[35]</w:t>
      </w:r>
      <w:r w:rsidRPr="009D4AFC">
        <w:tab/>
        <w:t xml:space="preserve">K. S. Choi, E. Y. Lam, y K. K. Y. Wong, «Automatic source camera </w:t>
      </w:r>
      <w:r w:rsidRPr="009D4AFC">
        <w:lastRenderedPageBreak/>
        <w:t xml:space="preserve">identification using the intrinsic lens radial distortion», </w:t>
      </w:r>
      <w:r w:rsidRPr="009D4AFC">
        <w:rPr>
          <w:i/>
          <w:iCs/>
        </w:rPr>
        <w:t>Opt Express</w:t>
      </w:r>
      <w:r w:rsidRPr="009D4AFC">
        <w:t>, vol. 14, n.</w:t>
      </w:r>
      <w:r w:rsidRPr="009D4AFC">
        <w:rPr>
          <w:vertAlign w:val="superscript"/>
        </w:rPr>
        <w:t>o</w:t>
      </w:r>
      <w:r w:rsidRPr="009D4AFC">
        <w:t xml:space="preserve"> 24, pp. 11551–11565, nov. 2006.</w:t>
      </w:r>
    </w:p>
    <w:p w14:paraId="6ACF0092" w14:textId="77777777" w:rsidR="009D4AFC" w:rsidRPr="009D4AFC" w:rsidRDefault="009D4AFC">
      <w:pPr>
        <w:widowControl w:val="0"/>
        <w:autoSpaceDE w:val="0"/>
        <w:autoSpaceDN w:val="0"/>
        <w:adjustRightInd w:val="0"/>
      </w:pPr>
      <w:r w:rsidRPr="009D4AFC">
        <w:t>[36]</w:t>
      </w:r>
      <w:r w:rsidRPr="009D4AFC">
        <w:tab/>
        <w:t xml:space="preserve">M. Goljan y J. Fridrich, «Camera identification from cropped and scaled images», en </w:t>
      </w:r>
      <w:r w:rsidRPr="009D4AFC">
        <w:rPr>
          <w:i/>
          <w:iCs/>
        </w:rPr>
        <w:t>Proc. SPIE</w:t>
      </w:r>
      <w:r w:rsidRPr="009D4AFC">
        <w:t>, 2008, vol. 6819, p. 68190E-68190E-13.</w:t>
      </w:r>
    </w:p>
    <w:p w14:paraId="2255C179" w14:textId="77777777" w:rsidR="009D4AFC" w:rsidRPr="009D4AFC" w:rsidRDefault="009D4AFC">
      <w:pPr>
        <w:widowControl w:val="0"/>
        <w:autoSpaceDE w:val="0"/>
        <w:autoSpaceDN w:val="0"/>
        <w:adjustRightInd w:val="0"/>
      </w:pPr>
      <w:r w:rsidRPr="009D4AFC">
        <w:t>[37]</w:t>
      </w:r>
      <w:r w:rsidRPr="009D4AFC">
        <w:tab/>
        <w:t xml:space="preserve">M. Goljan, J. Fridrich, y M. Chen, «Sensor noise camera identification: countering counter-forensics», en </w:t>
      </w:r>
      <w:r w:rsidRPr="009D4AFC">
        <w:rPr>
          <w:i/>
          <w:iCs/>
        </w:rPr>
        <w:t>Proc. SPIE</w:t>
      </w:r>
      <w:r w:rsidRPr="009D4AFC">
        <w:t>, 2010, vol. 7541, p. 75410S-75410S-12.</w:t>
      </w:r>
    </w:p>
    <w:p w14:paraId="4EEC101B" w14:textId="77777777" w:rsidR="009D4AFC" w:rsidRPr="009D4AFC" w:rsidRDefault="009D4AFC">
      <w:pPr>
        <w:widowControl w:val="0"/>
        <w:autoSpaceDE w:val="0"/>
        <w:autoSpaceDN w:val="0"/>
        <w:adjustRightInd w:val="0"/>
      </w:pPr>
      <w:r w:rsidRPr="009D4AFC">
        <w:t>[38]</w:t>
      </w:r>
      <w:r w:rsidRPr="009D4AFC">
        <w:tab/>
        <w:t xml:space="preserve">M. Goljan, J. Fridrich, y M. Chen, «Defending Against Fingerprint-Copy Attack in Sensor-Based Camera Identification», </w:t>
      </w:r>
      <w:r w:rsidRPr="009D4AFC">
        <w:rPr>
          <w:i/>
          <w:iCs/>
        </w:rPr>
        <w:t>IEEE Trans. Inf. Forensics Secur.</w:t>
      </w:r>
      <w:r w:rsidRPr="009D4AFC">
        <w:t>, vol. 6, n.</w:t>
      </w:r>
      <w:r w:rsidRPr="009D4AFC">
        <w:rPr>
          <w:vertAlign w:val="superscript"/>
        </w:rPr>
        <w:t>o</w:t>
      </w:r>
      <w:r w:rsidRPr="009D4AFC">
        <w:t xml:space="preserve"> 1, pp. 227-236, mar. 2011.</w:t>
      </w:r>
    </w:p>
    <w:p w14:paraId="5132AAC8" w14:textId="77777777" w:rsidR="009D4AFC" w:rsidRPr="009D4AFC" w:rsidRDefault="009D4AFC">
      <w:pPr>
        <w:widowControl w:val="0"/>
        <w:autoSpaceDE w:val="0"/>
        <w:autoSpaceDN w:val="0"/>
        <w:adjustRightInd w:val="0"/>
      </w:pPr>
      <w:r w:rsidRPr="009D4AFC">
        <w:t>[39]</w:t>
      </w:r>
      <w:r w:rsidRPr="009D4AFC">
        <w:tab/>
        <w:t xml:space="preserve">Z. Liang, G. Yang, X. Ding, y L. Li, «An efficient forgery detection algorithm for object removal by exemplar-based image inpainting», </w:t>
      </w:r>
      <w:r w:rsidRPr="009D4AFC">
        <w:rPr>
          <w:i/>
          <w:iCs/>
        </w:rPr>
        <w:t>J. Vis. Commun. Image Represent.</w:t>
      </w:r>
      <w:r w:rsidRPr="009D4AFC">
        <w:t>, vol. 30, pp. 75-85, 2015.</w:t>
      </w:r>
    </w:p>
    <w:p w14:paraId="1FCEA5BB" w14:textId="77777777" w:rsidR="009D4AFC" w:rsidRPr="009D4AFC" w:rsidRDefault="009D4AFC">
      <w:pPr>
        <w:widowControl w:val="0"/>
        <w:autoSpaceDE w:val="0"/>
        <w:autoSpaceDN w:val="0"/>
        <w:adjustRightInd w:val="0"/>
      </w:pPr>
      <w:r w:rsidRPr="009D4AFC">
        <w:t>[40]</w:t>
      </w:r>
      <w:r w:rsidRPr="009D4AFC">
        <w:tab/>
        <w:t xml:space="preserve">E. Kee y H. Farid, «A perceptual metric for photo retouching», </w:t>
      </w:r>
      <w:r w:rsidRPr="009D4AFC">
        <w:rPr>
          <w:i/>
          <w:iCs/>
        </w:rPr>
        <w:t>Proc. Natl. Acad. Sci.</w:t>
      </w:r>
      <w:r w:rsidRPr="009D4AFC">
        <w:t>, vol. 108, n.</w:t>
      </w:r>
      <w:r w:rsidRPr="009D4AFC">
        <w:rPr>
          <w:vertAlign w:val="superscript"/>
        </w:rPr>
        <w:t>o</w:t>
      </w:r>
      <w:r w:rsidRPr="009D4AFC">
        <w:t xml:space="preserve"> 50, pp. 19907-19912, 2011.</w:t>
      </w:r>
    </w:p>
    <w:p w14:paraId="55B8C010" w14:textId="77777777" w:rsidR="009D4AFC" w:rsidRPr="009D4AFC" w:rsidRDefault="009D4AFC">
      <w:pPr>
        <w:widowControl w:val="0"/>
        <w:autoSpaceDE w:val="0"/>
        <w:autoSpaceDN w:val="0"/>
        <w:adjustRightInd w:val="0"/>
      </w:pPr>
      <w:r w:rsidRPr="009D4AFC">
        <w:t>[41]</w:t>
      </w:r>
      <w:r w:rsidRPr="009D4AFC">
        <w:tab/>
        <w:t xml:space="preserve">W. Lu, W. Sun, F.-L. Chung, y H. Lu, «Revealing digital fakery using multiresolution decomposition and higher order statistics», </w:t>
      </w:r>
      <w:r w:rsidRPr="009D4AFC">
        <w:rPr>
          <w:i/>
          <w:iCs/>
        </w:rPr>
        <w:t>Eng. Appl. Artif. Intell.</w:t>
      </w:r>
      <w:r w:rsidRPr="009D4AFC">
        <w:t>, vol. 24, n.</w:t>
      </w:r>
      <w:r w:rsidRPr="009D4AFC">
        <w:rPr>
          <w:vertAlign w:val="superscript"/>
        </w:rPr>
        <w:t>o</w:t>
      </w:r>
      <w:r w:rsidRPr="009D4AFC">
        <w:t xml:space="preserve"> 4, pp. 666-672, 2011.</w:t>
      </w:r>
    </w:p>
    <w:p w14:paraId="2BAD0A71" w14:textId="77777777" w:rsidR="009D4AFC" w:rsidRPr="009D4AFC" w:rsidRDefault="009D4AFC">
      <w:pPr>
        <w:widowControl w:val="0"/>
        <w:autoSpaceDE w:val="0"/>
        <w:autoSpaceDN w:val="0"/>
        <w:adjustRightInd w:val="0"/>
      </w:pPr>
      <w:r w:rsidRPr="009D4AFC">
        <w:t>[42]</w:t>
      </w:r>
      <w:r w:rsidRPr="009D4AFC">
        <w:tab/>
        <w:t xml:space="preserve">A. A. Alahmadi and M. Hussain and H. Aboalsamh and G. Muhammad and G. Bebis, «Splicing image forgery detection based on DCT and Local Binary Pattern», en </w:t>
      </w:r>
      <w:r w:rsidRPr="009D4AFC">
        <w:rPr>
          <w:i/>
          <w:iCs/>
        </w:rPr>
        <w:t>2013 IEEE Global Conference on Signal and Information Processing</w:t>
      </w:r>
      <w:r w:rsidRPr="009D4AFC">
        <w:t>, 2013, pp. 253-256.</w:t>
      </w:r>
    </w:p>
    <w:p w14:paraId="287668B8" w14:textId="77777777" w:rsidR="009D4AFC" w:rsidRPr="009D4AFC" w:rsidRDefault="009D4AFC">
      <w:pPr>
        <w:widowControl w:val="0"/>
        <w:autoSpaceDE w:val="0"/>
        <w:autoSpaceDN w:val="0"/>
        <w:adjustRightInd w:val="0"/>
      </w:pPr>
      <w:r w:rsidRPr="009D4AFC">
        <w:t>[43]</w:t>
      </w:r>
      <w:r w:rsidRPr="009D4AFC">
        <w:tab/>
        <w:t xml:space="preserve">W. Wang, J. Dong, y T. Tan, «Effective image splicing detection based on image chroma», en </w:t>
      </w:r>
      <w:r w:rsidRPr="009D4AFC">
        <w:rPr>
          <w:i/>
          <w:iCs/>
        </w:rPr>
        <w:t>2009 16th IEEE International Conference on Image Processing (ICIP)</w:t>
      </w:r>
      <w:r w:rsidRPr="009D4AFC">
        <w:t>, 2009, pp. 1257-1260.</w:t>
      </w:r>
    </w:p>
    <w:p w14:paraId="619C2240" w14:textId="77777777" w:rsidR="009D4AFC" w:rsidRPr="009D4AFC" w:rsidRDefault="009D4AFC">
      <w:pPr>
        <w:widowControl w:val="0"/>
        <w:autoSpaceDE w:val="0"/>
        <w:autoSpaceDN w:val="0"/>
        <w:adjustRightInd w:val="0"/>
      </w:pPr>
      <w:r w:rsidRPr="009D4AFC">
        <w:t>[44]</w:t>
      </w:r>
      <w:r w:rsidRPr="009D4AFC">
        <w:tab/>
        <w:t xml:space="preserve">G. Muhammad, M. H. Al-Hammadi, M. Hussain, y G. Bebis, «Image forgery detection using steerable pyramid transform and local binary pattern», </w:t>
      </w:r>
      <w:r w:rsidRPr="009D4AFC">
        <w:rPr>
          <w:i/>
          <w:iCs/>
        </w:rPr>
        <w:t>Mach. Vis. Appl.</w:t>
      </w:r>
      <w:r w:rsidRPr="009D4AFC">
        <w:t>, vol. 25, n.</w:t>
      </w:r>
      <w:r w:rsidRPr="009D4AFC">
        <w:rPr>
          <w:vertAlign w:val="superscript"/>
        </w:rPr>
        <w:t>o</w:t>
      </w:r>
      <w:r w:rsidRPr="009D4AFC">
        <w:t xml:space="preserve"> 4, pp. 985–995, 2014.</w:t>
      </w:r>
    </w:p>
    <w:p w14:paraId="3DDACF10" w14:textId="77777777" w:rsidR="009D4AFC" w:rsidRPr="009D4AFC" w:rsidRDefault="009D4AFC">
      <w:pPr>
        <w:widowControl w:val="0"/>
        <w:autoSpaceDE w:val="0"/>
        <w:autoSpaceDN w:val="0"/>
        <w:adjustRightInd w:val="0"/>
      </w:pPr>
      <w:r w:rsidRPr="009D4AFC">
        <w:t>[45]</w:t>
      </w:r>
      <w:r w:rsidRPr="009D4AFC">
        <w:tab/>
        <w:t xml:space="preserve">P. Sutthiwan, Y. Q. Shi, J. Dong, T. Tan, y T. T. Ng, «New developments in color image tampering detection», en </w:t>
      </w:r>
      <w:r w:rsidRPr="009D4AFC">
        <w:rPr>
          <w:i/>
          <w:iCs/>
        </w:rPr>
        <w:t>Proceedings of 2010 IEEE International Symposium on Circuits and Systems</w:t>
      </w:r>
      <w:r w:rsidRPr="009D4AFC">
        <w:t>, 2010, pp. 3064-3067.</w:t>
      </w:r>
    </w:p>
    <w:p w14:paraId="0E465C2D" w14:textId="77777777" w:rsidR="009D4AFC" w:rsidRPr="009D4AFC" w:rsidRDefault="009D4AFC">
      <w:pPr>
        <w:widowControl w:val="0"/>
        <w:autoSpaceDE w:val="0"/>
        <w:autoSpaceDN w:val="0"/>
        <w:adjustRightInd w:val="0"/>
      </w:pPr>
      <w:r w:rsidRPr="009D4AFC">
        <w:t>[46]</w:t>
      </w:r>
      <w:r w:rsidRPr="009D4AFC">
        <w:tab/>
        <w:t xml:space="preserve">P. Sutthiwan, Y. Q. Shi, W. Su, y T. T. Ng, «Rake transform and edge statistics for image forgery detection», en </w:t>
      </w:r>
      <w:r w:rsidRPr="009D4AFC">
        <w:rPr>
          <w:i/>
          <w:iCs/>
        </w:rPr>
        <w:t>2010 IEEE International Conference on Multimedia and Expo</w:t>
      </w:r>
      <w:r w:rsidRPr="009D4AFC">
        <w:t>, 2010, pp. 1463-1468.</w:t>
      </w:r>
    </w:p>
    <w:p w14:paraId="3C4AE923" w14:textId="77777777" w:rsidR="009D4AFC" w:rsidRPr="009D4AFC" w:rsidRDefault="009D4AFC">
      <w:pPr>
        <w:widowControl w:val="0"/>
        <w:autoSpaceDE w:val="0"/>
        <w:autoSpaceDN w:val="0"/>
        <w:adjustRightInd w:val="0"/>
      </w:pPr>
      <w:r w:rsidRPr="009D4AFC">
        <w:t>[47]</w:t>
      </w:r>
      <w:r w:rsidRPr="009D4AFC">
        <w:tab/>
        <w:t xml:space="preserve">H. Farid, «Exposing digital forgeries from JPEG ghosts», </w:t>
      </w:r>
      <w:r w:rsidRPr="009D4AFC">
        <w:rPr>
          <w:i/>
          <w:iCs/>
        </w:rPr>
        <w:t>IEEE Trans. Inf. Forensics Secur.</w:t>
      </w:r>
      <w:r w:rsidRPr="009D4AFC">
        <w:t>, vol. 4, n.</w:t>
      </w:r>
      <w:r w:rsidRPr="009D4AFC">
        <w:rPr>
          <w:vertAlign w:val="superscript"/>
        </w:rPr>
        <w:t>o</w:t>
      </w:r>
      <w:r w:rsidRPr="009D4AFC">
        <w:t xml:space="preserve"> 1, pp. 154–160, 2009.</w:t>
      </w:r>
    </w:p>
    <w:p w14:paraId="20DEC5CC" w14:textId="77777777" w:rsidR="009D4AFC" w:rsidRPr="009D4AFC" w:rsidRDefault="009D4AFC">
      <w:pPr>
        <w:widowControl w:val="0"/>
        <w:autoSpaceDE w:val="0"/>
        <w:autoSpaceDN w:val="0"/>
        <w:adjustRightInd w:val="0"/>
      </w:pPr>
      <w:r w:rsidRPr="009D4AFC">
        <w:t>[48]</w:t>
      </w:r>
      <w:r w:rsidRPr="009D4AFC">
        <w:tab/>
        <w:t xml:space="preserve">W.-C. Hu, J.-S. Dai, y J.-S. Jian, «Effective composite image detection method based on feature inconsistency of image components», </w:t>
      </w:r>
      <w:r w:rsidRPr="009D4AFC">
        <w:rPr>
          <w:i/>
          <w:iCs/>
        </w:rPr>
        <w:t>Digit. Signal Process.</w:t>
      </w:r>
      <w:r w:rsidRPr="009D4AFC">
        <w:t>, vol. 39, pp. 50–62, 2015.</w:t>
      </w:r>
    </w:p>
    <w:p w14:paraId="1D56F409" w14:textId="77777777" w:rsidR="009D4AFC" w:rsidRPr="009D4AFC" w:rsidRDefault="009D4AFC">
      <w:pPr>
        <w:widowControl w:val="0"/>
        <w:autoSpaceDE w:val="0"/>
        <w:autoSpaceDN w:val="0"/>
        <w:adjustRightInd w:val="0"/>
      </w:pPr>
      <w:r w:rsidRPr="009D4AFC">
        <w:t>[49]</w:t>
      </w:r>
      <w:r w:rsidRPr="009D4AFC">
        <w:tab/>
        <w:t xml:space="preserve">J. Zuo, S. Pan, B. Liu, y X. Liao, «Tampering detection for composite images based on re-sampling and JPEG compression», en </w:t>
      </w:r>
      <w:r w:rsidRPr="009D4AFC">
        <w:rPr>
          <w:i/>
          <w:iCs/>
        </w:rPr>
        <w:t>Pattern Recognition (ACPR), 2011 First Asian Conference on</w:t>
      </w:r>
      <w:r w:rsidRPr="009D4AFC">
        <w:t>, 2011, pp. 169–173.</w:t>
      </w:r>
    </w:p>
    <w:p w14:paraId="2BDCB757" w14:textId="77777777" w:rsidR="009D4AFC" w:rsidRPr="009D4AFC" w:rsidRDefault="009D4AFC">
      <w:pPr>
        <w:widowControl w:val="0"/>
        <w:autoSpaceDE w:val="0"/>
        <w:autoSpaceDN w:val="0"/>
        <w:adjustRightInd w:val="0"/>
      </w:pPr>
      <w:r w:rsidRPr="009D4AFC">
        <w:t>[50]</w:t>
      </w:r>
      <w:r w:rsidRPr="009D4AFC">
        <w:tab/>
        <w:t xml:space="preserve">T. Bianchi y A. Piva, «Image forgery localization via block-grained analysis of JPEG artifacts», </w:t>
      </w:r>
      <w:r w:rsidRPr="009D4AFC">
        <w:rPr>
          <w:i/>
          <w:iCs/>
        </w:rPr>
        <w:t>IEEE Trans. Inf. Forensics Secur.</w:t>
      </w:r>
      <w:r w:rsidRPr="009D4AFC">
        <w:t>, vol. 7, n.</w:t>
      </w:r>
      <w:r w:rsidRPr="009D4AFC">
        <w:rPr>
          <w:vertAlign w:val="superscript"/>
        </w:rPr>
        <w:t>o</w:t>
      </w:r>
      <w:r w:rsidRPr="009D4AFC">
        <w:t xml:space="preserve"> 3, pp. 1003–1017, 2012.</w:t>
      </w:r>
    </w:p>
    <w:p w14:paraId="4D7255AD" w14:textId="77777777" w:rsidR="009D4AFC" w:rsidRPr="009D4AFC" w:rsidRDefault="009D4AFC">
      <w:pPr>
        <w:widowControl w:val="0"/>
        <w:autoSpaceDE w:val="0"/>
        <w:autoSpaceDN w:val="0"/>
        <w:adjustRightInd w:val="0"/>
      </w:pPr>
      <w:r w:rsidRPr="009D4AFC">
        <w:t>[51]</w:t>
      </w:r>
      <w:r w:rsidRPr="009D4AFC">
        <w:tab/>
        <w:t xml:space="preserve">Z. Lin, J. He, X. Tang, y C.-K. Tang, «Fast, automatic and fine-grained tampered JPEG image detection via DCT coefficient analysis», </w:t>
      </w:r>
      <w:r w:rsidRPr="009D4AFC">
        <w:rPr>
          <w:i/>
          <w:iCs/>
        </w:rPr>
        <w:t>Pattern Recognit.</w:t>
      </w:r>
      <w:r w:rsidRPr="009D4AFC">
        <w:t>, vol. 42, n.</w:t>
      </w:r>
      <w:r w:rsidRPr="009D4AFC">
        <w:rPr>
          <w:vertAlign w:val="superscript"/>
        </w:rPr>
        <w:t>o</w:t>
      </w:r>
      <w:r w:rsidRPr="009D4AFC">
        <w:t xml:space="preserve"> 11, pp. 2492–2501, 2009.</w:t>
      </w:r>
    </w:p>
    <w:p w14:paraId="364DBC38" w14:textId="77777777" w:rsidR="009D4AFC" w:rsidRPr="009D4AFC" w:rsidRDefault="009D4AFC">
      <w:pPr>
        <w:widowControl w:val="0"/>
        <w:autoSpaceDE w:val="0"/>
        <w:autoSpaceDN w:val="0"/>
        <w:adjustRightInd w:val="0"/>
      </w:pPr>
      <w:r w:rsidRPr="009D4AFC">
        <w:t>[52]</w:t>
      </w:r>
      <w:r w:rsidRPr="009D4AFC">
        <w:tab/>
        <w:t xml:space="preserve">F. Hakimi, M. Hariri, y F. GharehBaghi, «Image splicing forgery detection using local binary pattern and discrete wavelet transform», en </w:t>
      </w:r>
      <w:r w:rsidRPr="009D4AFC">
        <w:rPr>
          <w:i/>
          <w:iCs/>
        </w:rPr>
        <w:t xml:space="preserve">2015 2nd International </w:t>
      </w:r>
      <w:r w:rsidRPr="009D4AFC">
        <w:rPr>
          <w:i/>
          <w:iCs/>
        </w:rPr>
        <w:lastRenderedPageBreak/>
        <w:t>Conference on Knowledge-Based Engineering and Innovation (KBEI)</w:t>
      </w:r>
      <w:r w:rsidRPr="009D4AFC">
        <w:t>, 2015, pp. 1074-1077.</w:t>
      </w:r>
    </w:p>
    <w:p w14:paraId="5F3A792C" w14:textId="77777777" w:rsidR="009D4AFC" w:rsidRPr="009D4AFC" w:rsidRDefault="009D4AFC">
      <w:pPr>
        <w:widowControl w:val="0"/>
        <w:autoSpaceDE w:val="0"/>
        <w:autoSpaceDN w:val="0"/>
        <w:adjustRightInd w:val="0"/>
      </w:pPr>
      <w:r w:rsidRPr="009D4AFC">
        <w:t>[53]</w:t>
      </w:r>
      <w:r w:rsidRPr="009D4AFC">
        <w:tab/>
        <w:t xml:space="preserve">T. Ojala, M. Pietikainen, y T. Maenpaa, «Multiresolution gray-scale and rotation invariant texture classification with local binary patterns», </w:t>
      </w:r>
      <w:r w:rsidRPr="009D4AFC">
        <w:rPr>
          <w:i/>
          <w:iCs/>
        </w:rPr>
        <w:t>IEEE Trans. Pattern Anal. Mach. Intell.</w:t>
      </w:r>
      <w:r w:rsidRPr="009D4AFC">
        <w:t>, vol. 24, n.</w:t>
      </w:r>
      <w:r w:rsidRPr="009D4AFC">
        <w:rPr>
          <w:vertAlign w:val="superscript"/>
        </w:rPr>
        <w:t>o</w:t>
      </w:r>
      <w:r w:rsidRPr="009D4AFC">
        <w:t xml:space="preserve"> 7, pp. 971–987, 2002.</w:t>
      </w:r>
    </w:p>
    <w:p w14:paraId="61477C1A" w14:textId="77777777" w:rsidR="009D4AFC" w:rsidRPr="009D4AFC" w:rsidRDefault="009D4AFC">
      <w:pPr>
        <w:widowControl w:val="0"/>
        <w:autoSpaceDE w:val="0"/>
        <w:autoSpaceDN w:val="0"/>
        <w:adjustRightInd w:val="0"/>
      </w:pPr>
      <w:r w:rsidRPr="009D4AFC">
        <w:t>[54]</w:t>
      </w:r>
      <w:r w:rsidRPr="009D4AFC">
        <w:tab/>
        <w:t xml:space="preserve">B. Yang y S. Chen, «A comparative study on local binary pattern (LBP) based face recognition: LBP histogram versus LBP image», </w:t>
      </w:r>
      <w:r w:rsidRPr="009D4AFC">
        <w:rPr>
          <w:i/>
          <w:iCs/>
        </w:rPr>
        <w:t>Neurocomputing</w:t>
      </w:r>
      <w:r w:rsidRPr="009D4AFC">
        <w:t>, vol. 120, pp. 365–379, 2013.</w:t>
      </w:r>
    </w:p>
    <w:p w14:paraId="0E70D999" w14:textId="77777777" w:rsidR="009D4AFC" w:rsidRPr="009D4AFC" w:rsidRDefault="009D4AFC">
      <w:pPr>
        <w:widowControl w:val="0"/>
        <w:autoSpaceDE w:val="0"/>
        <w:autoSpaceDN w:val="0"/>
        <w:adjustRightInd w:val="0"/>
      </w:pPr>
      <w:r w:rsidRPr="009D4AFC">
        <w:t>[55]</w:t>
      </w:r>
      <w:r w:rsidRPr="009D4AFC">
        <w:tab/>
        <w:t xml:space="preserve">J. Gu y C. Liu, «Feature local binary patterns with application to eye detection», </w:t>
      </w:r>
      <w:r w:rsidRPr="009D4AFC">
        <w:rPr>
          <w:i/>
          <w:iCs/>
        </w:rPr>
        <w:t>Neurocomputing</w:t>
      </w:r>
      <w:r w:rsidRPr="009D4AFC">
        <w:t>, vol. 113, pp. 138–152, 2013.</w:t>
      </w:r>
    </w:p>
    <w:p w14:paraId="1A58887E" w14:textId="77777777" w:rsidR="009D4AFC" w:rsidRPr="009D4AFC" w:rsidRDefault="009D4AFC">
      <w:pPr>
        <w:widowControl w:val="0"/>
        <w:autoSpaceDE w:val="0"/>
        <w:autoSpaceDN w:val="0"/>
        <w:adjustRightInd w:val="0"/>
      </w:pPr>
      <w:r w:rsidRPr="009D4AFC">
        <w:t>[56]</w:t>
      </w:r>
      <w:r w:rsidRPr="009D4AFC">
        <w:tab/>
        <w:t xml:space="preserve">F. Dornaika, A. Bosaghzadeh, H. Salmane, y Y. Ruichek, «Graph-based semi-supervised learning with local binary patterns for holistic object categorization», </w:t>
      </w:r>
      <w:r w:rsidRPr="009D4AFC">
        <w:rPr>
          <w:i/>
          <w:iCs/>
        </w:rPr>
        <w:t>Expert Syst. Appl.</w:t>
      </w:r>
      <w:r w:rsidRPr="009D4AFC">
        <w:t>, vol. 41, n.</w:t>
      </w:r>
      <w:r w:rsidRPr="009D4AFC">
        <w:rPr>
          <w:vertAlign w:val="superscript"/>
        </w:rPr>
        <w:t>o</w:t>
      </w:r>
      <w:r w:rsidRPr="009D4AFC">
        <w:t xml:space="preserve"> 17, pp. 7744–7753, 2014.</w:t>
      </w:r>
    </w:p>
    <w:p w14:paraId="457D0703" w14:textId="1BFF0BFE"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63"/>
      <w:headerReference w:type="default" r:id="rId64"/>
      <w:footerReference w:type="default" r:id="rId65"/>
      <w:headerReference w:type="first" r:id="rId66"/>
      <w:footerReference w:type="first" r:id="rId6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625F60" w:rsidRDefault="00625F60">
      <w:pPr>
        <w:pStyle w:val="Textocomentario"/>
      </w:pPr>
      <w:r>
        <w:rPr>
          <w:rStyle w:val="Refdecomentario"/>
        </w:rPr>
        <w:annotationRef/>
      </w:r>
      <w:r>
        <w:t xml:space="preserve">Ordenar al final </w:t>
      </w:r>
    </w:p>
  </w:comment>
  <w:comment w:id="25" w:author="GASS" w:date="2017-06-04T10:03:00Z" w:initials="G">
    <w:p w14:paraId="132F63D8" w14:textId="4132C6A6" w:rsidR="00625F60" w:rsidRDefault="00625F60">
      <w:pPr>
        <w:pStyle w:val="Textocomentario"/>
      </w:pPr>
      <w:r>
        <w:rPr>
          <w:rStyle w:val="Refdecomentario"/>
        </w:rPr>
        <w:annotationRef/>
      </w:r>
      <w:r>
        <w:t>Todas las figuras deben llevar este estilo</w:t>
      </w:r>
    </w:p>
  </w:comment>
  <w:comment w:id="31" w:author="GASS" w:date="2017-06-01T11:05:00Z" w:initials="G">
    <w:p w14:paraId="02F4DFCC" w14:textId="2453739F" w:rsidR="00625F60" w:rsidRDefault="00625F60">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625F60" w:rsidRDefault="00625F60">
      <w:pPr>
        <w:pStyle w:val="Textocomentario"/>
      </w:pPr>
      <w:r>
        <w:rPr>
          <w:rStyle w:val="Refdecomentario"/>
        </w:rPr>
        <w:annotationRef/>
      </w:r>
      <w:r>
        <w:t>Refrenciar la figura</w:t>
      </w:r>
    </w:p>
  </w:comment>
  <w:comment w:id="85" w:author="GASS" w:date="2017-06-04T10:46:00Z" w:initials="G">
    <w:p w14:paraId="7A2D3E86" w14:textId="77777777" w:rsidR="00625F60" w:rsidRDefault="00625F60" w:rsidP="004B37FC">
      <w:pPr>
        <w:pStyle w:val="Textocomentario"/>
      </w:pPr>
      <w:r>
        <w:rPr>
          <w:rStyle w:val="Refdecomentario"/>
        </w:rPr>
        <w:annotationRef/>
      </w:r>
      <w:r>
        <w:t>Editar y colocar la fuente en book Antioquia como el doc</w:t>
      </w:r>
    </w:p>
  </w:comment>
  <w:comment w:id="87" w:author="GASS" w:date="2017-06-04T11:29:00Z" w:initials="G">
    <w:p w14:paraId="3C84BA08" w14:textId="0F12A197" w:rsidR="00625F60" w:rsidRDefault="00625F60">
      <w:pPr>
        <w:pStyle w:val="Textocomentario"/>
      </w:pPr>
      <w:r>
        <w:rPr>
          <w:rStyle w:val="Refdecomentario"/>
        </w:rPr>
        <w:annotationRef/>
      </w:r>
      <w:r>
        <w:t>Esta gráfica la hiciste? Coloca las series en la parte derecha</w:t>
      </w:r>
    </w:p>
  </w:comment>
  <w:comment w:id="118" w:author="GASS" w:date="2017-06-04T13:23:00Z" w:initials="G">
    <w:p w14:paraId="2AFBFFC9" w14:textId="64D6ABAA" w:rsidR="00625F60" w:rsidRDefault="00625F60">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AEF8C" w14:textId="77777777" w:rsidR="00DE5D7C" w:rsidRDefault="00DE5D7C">
      <w:r>
        <w:separator/>
      </w:r>
    </w:p>
    <w:p w14:paraId="1634BF87" w14:textId="77777777" w:rsidR="00DE5D7C" w:rsidRDefault="00DE5D7C"/>
  </w:endnote>
  <w:endnote w:type="continuationSeparator" w:id="0">
    <w:p w14:paraId="3E02C885" w14:textId="77777777" w:rsidR="00DE5D7C" w:rsidRDefault="00DE5D7C">
      <w:r>
        <w:continuationSeparator/>
      </w:r>
    </w:p>
    <w:p w14:paraId="0BD36479" w14:textId="77777777" w:rsidR="00DE5D7C" w:rsidRDefault="00DE5D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625F60" w:rsidRDefault="00625F60"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625F60" w:rsidRDefault="00625F6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625F60" w:rsidRDefault="00625F6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F76808">
      <w:rPr>
        <w:rStyle w:val="Nmerodepgina"/>
        <w:noProof/>
      </w:rPr>
      <w:t>xix</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625F60" w:rsidRPr="00996B5C" w:rsidRDefault="00625F60"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F76808">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625F60" w:rsidRDefault="00625F60">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625F60" w:rsidRPr="00996B5C" w:rsidRDefault="00625F6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F76808">
          <w:rPr>
            <w:noProof/>
          </w:rPr>
          <w:t>20</w:t>
        </w:r>
        <w:r w:rsidRPr="00996B5C">
          <w:rPr>
            <w:noProof/>
          </w:rPr>
          <w:fldChar w:fldCharType="end"/>
        </w:r>
      </w:p>
    </w:sdtContent>
  </w:sdt>
  <w:p w14:paraId="7062E5E8" w14:textId="77777777" w:rsidR="00625F60" w:rsidRDefault="00625F60"/>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625F60" w:rsidRDefault="00625F60">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625F60" w:rsidRPr="00996B5C" w:rsidRDefault="00625F6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C73D4F">
          <w:rPr>
            <w:noProof/>
          </w:rPr>
          <w:t>55</w:t>
        </w:r>
        <w:r w:rsidRPr="00996B5C">
          <w:rPr>
            <w:noProof/>
          </w:rPr>
          <w:fldChar w:fldCharType="end"/>
        </w:r>
      </w:p>
    </w:sdtContent>
  </w:sdt>
  <w:p w14:paraId="6212064A" w14:textId="77777777" w:rsidR="00625F60" w:rsidRDefault="00625F60"/>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625F60" w:rsidRDefault="00625F60">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625F60" w:rsidRDefault="00625F60"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625F60" w:rsidRDefault="00625F60"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F76808">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625F60" w:rsidRDefault="00625F6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625F60" w:rsidRDefault="00625F6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F76808">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625F60" w:rsidRDefault="00625F6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625F60" w:rsidRDefault="00625F6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F76808">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625F60" w:rsidRDefault="00625F60"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625F60" w:rsidRDefault="00625F6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F76808">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E00BD3" w14:textId="77777777" w:rsidR="00DE5D7C" w:rsidRDefault="00DE5D7C">
      <w:r>
        <w:separator/>
      </w:r>
    </w:p>
    <w:p w14:paraId="14324EBC" w14:textId="77777777" w:rsidR="00DE5D7C" w:rsidRDefault="00DE5D7C"/>
  </w:footnote>
  <w:footnote w:type="continuationSeparator" w:id="0">
    <w:p w14:paraId="3B0D6049" w14:textId="77777777" w:rsidR="00DE5D7C" w:rsidRDefault="00DE5D7C">
      <w:r>
        <w:continuationSeparator/>
      </w:r>
    </w:p>
    <w:p w14:paraId="0B3392C2" w14:textId="77777777" w:rsidR="00DE5D7C" w:rsidRDefault="00DE5D7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625F60" w:rsidRDefault="00625F60">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625F60" w:rsidRDefault="00625F60">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625F60" w:rsidRDefault="00625F60">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625F60" w:rsidRDefault="00625F60">
    <w:pPr>
      <w:pStyle w:val="Encabezado"/>
    </w:pPr>
  </w:p>
  <w:p w14:paraId="11A71BF9" w14:textId="77777777" w:rsidR="00625F60" w:rsidRDefault="00625F60"/>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625F60" w:rsidRDefault="00625F60"/>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625F60" w:rsidRDefault="00625F60">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625F60" w:rsidRDefault="00625F60">
    <w:pPr>
      <w:pStyle w:val="Encabezado"/>
    </w:pPr>
  </w:p>
  <w:p w14:paraId="314FCD16" w14:textId="77777777" w:rsidR="00625F60" w:rsidRDefault="00625F60"/>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625F60" w:rsidRDefault="00625F60">
    <w:pPr>
      <w:pStyle w:val="Encabezado"/>
    </w:pPr>
  </w:p>
  <w:p w14:paraId="563B4F03" w14:textId="77777777" w:rsidR="00625F60" w:rsidRDefault="00625F60"/>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625F60" w:rsidRDefault="00625F60">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5252F2"/>
    <w:multiLevelType w:val="hybridMultilevel"/>
    <w:tmpl w:val="B4CC8EFE"/>
    <w:lvl w:ilvl="0" w:tplc="526C51B2">
      <w:start w:val="1"/>
      <w:numFmt w:val="lowerLetter"/>
      <w:lvlText w:val="(%1)"/>
      <w:lvlJc w:val="left"/>
      <w:pPr>
        <w:ind w:left="2960" w:hanging="360"/>
      </w:pPr>
      <w:rPr>
        <w:rFonts w:hint="default"/>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C6335DD"/>
    <w:multiLevelType w:val="hybridMultilevel"/>
    <w:tmpl w:val="F8D84308"/>
    <w:lvl w:ilvl="0" w:tplc="702E0BAA">
      <w:start w:val="1"/>
      <w:numFmt w:val="lowerLetter"/>
      <w:lvlText w:val="(%1)"/>
      <w:lvlJc w:val="left"/>
      <w:pPr>
        <w:ind w:left="2620" w:hanging="360"/>
      </w:pPr>
      <w:rPr>
        <w:rFonts w:hint="default"/>
      </w:rPr>
    </w:lvl>
    <w:lvl w:ilvl="1" w:tplc="040A0019" w:tentative="1">
      <w:start w:val="1"/>
      <w:numFmt w:val="lowerLetter"/>
      <w:lvlText w:val="%2."/>
      <w:lvlJc w:val="left"/>
      <w:pPr>
        <w:ind w:left="3340" w:hanging="360"/>
      </w:pPr>
    </w:lvl>
    <w:lvl w:ilvl="2" w:tplc="040A001B" w:tentative="1">
      <w:start w:val="1"/>
      <w:numFmt w:val="lowerRoman"/>
      <w:lvlText w:val="%3."/>
      <w:lvlJc w:val="right"/>
      <w:pPr>
        <w:ind w:left="4060" w:hanging="180"/>
      </w:pPr>
    </w:lvl>
    <w:lvl w:ilvl="3" w:tplc="040A000F" w:tentative="1">
      <w:start w:val="1"/>
      <w:numFmt w:val="decimal"/>
      <w:lvlText w:val="%4."/>
      <w:lvlJc w:val="left"/>
      <w:pPr>
        <w:ind w:left="4780" w:hanging="360"/>
      </w:pPr>
    </w:lvl>
    <w:lvl w:ilvl="4" w:tplc="040A0019" w:tentative="1">
      <w:start w:val="1"/>
      <w:numFmt w:val="lowerLetter"/>
      <w:lvlText w:val="%5."/>
      <w:lvlJc w:val="left"/>
      <w:pPr>
        <w:ind w:left="5500" w:hanging="360"/>
      </w:pPr>
    </w:lvl>
    <w:lvl w:ilvl="5" w:tplc="040A001B" w:tentative="1">
      <w:start w:val="1"/>
      <w:numFmt w:val="lowerRoman"/>
      <w:lvlText w:val="%6."/>
      <w:lvlJc w:val="right"/>
      <w:pPr>
        <w:ind w:left="6220" w:hanging="180"/>
      </w:pPr>
    </w:lvl>
    <w:lvl w:ilvl="6" w:tplc="040A000F" w:tentative="1">
      <w:start w:val="1"/>
      <w:numFmt w:val="decimal"/>
      <w:lvlText w:val="%7."/>
      <w:lvlJc w:val="left"/>
      <w:pPr>
        <w:ind w:left="6940" w:hanging="360"/>
      </w:pPr>
    </w:lvl>
    <w:lvl w:ilvl="7" w:tplc="040A0019" w:tentative="1">
      <w:start w:val="1"/>
      <w:numFmt w:val="lowerLetter"/>
      <w:lvlText w:val="%8."/>
      <w:lvlJc w:val="left"/>
      <w:pPr>
        <w:ind w:left="7660" w:hanging="360"/>
      </w:pPr>
    </w:lvl>
    <w:lvl w:ilvl="8" w:tplc="040A001B" w:tentative="1">
      <w:start w:val="1"/>
      <w:numFmt w:val="lowerRoman"/>
      <w:lvlText w:val="%9."/>
      <w:lvlJc w:val="right"/>
      <w:pPr>
        <w:ind w:left="8380" w:hanging="180"/>
      </w:pPr>
    </w:lvl>
  </w:abstractNum>
  <w:abstractNum w:abstractNumId="8">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10">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9">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0">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6"/>
  </w:num>
  <w:num w:numId="2">
    <w:abstractNumId w:val="0"/>
  </w:num>
  <w:num w:numId="3">
    <w:abstractNumId w:val="5"/>
  </w:num>
  <w:num w:numId="4">
    <w:abstractNumId w:val="5"/>
  </w:num>
  <w:num w:numId="5">
    <w:abstractNumId w:val="12"/>
  </w:num>
  <w:num w:numId="6">
    <w:abstractNumId w:val="21"/>
  </w:num>
  <w:num w:numId="7">
    <w:abstractNumId w:val="2"/>
  </w:num>
  <w:num w:numId="8">
    <w:abstractNumId w:val="19"/>
  </w:num>
  <w:num w:numId="9">
    <w:abstractNumId w:val="6"/>
  </w:num>
  <w:num w:numId="10">
    <w:abstractNumId w:val="15"/>
  </w:num>
  <w:num w:numId="11">
    <w:abstractNumId w:val="25"/>
  </w:num>
  <w:num w:numId="12">
    <w:abstractNumId w:val="13"/>
  </w:num>
  <w:num w:numId="13">
    <w:abstractNumId w:val="11"/>
  </w:num>
  <w:num w:numId="14">
    <w:abstractNumId w:val="8"/>
  </w:num>
  <w:num w:numId="15">
    <w:abstractNumId w:val="23"/>
  </w:num>
  <w:num w:numId="16">
    <w:abstractNumId w:val="17"/>
  </w:num>
  <w:num w:numId="17">
    <w:abstractNumId w:val="3"/>
  </w:num>
  <w:num w:numId="18">
    <w:abstractNumId w:val="24"/>
  </w:num>
  <w:num w:numId="19">
    <w:abstractNumId w:val="14"/>
  </w:num>
  <w:num w:numId="20">
    <w:abstractNumId w:val="22"/>
  </w:num>
  <w:num w:numId="21">
    <w:abstractNumId w:val="16"/>
  </w:num>
  <w:num w:numId="22">
    <w:abstractNumId w:val="4"/>
  </w:num>
  <w:num w:numId="23">
    <w:abstractNumId w:val="10"/>
  </w:num>
  <w:num w:numId="24">
    <w:abstractNumId w:val="20"/>
  </w:num>
  <w:num w:numId="25">
    <w:abstractNumId w:val="18"/>
  </w:num>
  <w:num w:numId="26">
    <w:abstractNumId w:val="9"/>
  </w:num>
  <w:num w:numId="27">
    <w:abstractNumId w:val="1"/>
  </w:num>
  <w:num w:numId="28">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22"/>
    <w:rsid w:val="00005CC2"/>
    <w:rsid w:val="0000727E"/>
    <w:rsid w:val="0001284A"/>
    <w:rsid w:val="00012C5A"/>
    <w:rsid w:val="00013660"/>
    <w:rsid w:val="00016E4A"/>
    <w:rsid w:val="00020C45"/>
    <w:rsid w:val="00026B7A"/>
    <w:rsid w:val="00027D28"/>
    <w:rsid w:val="00027E57"/>
    <w:rsid w:val="0003520A"/>
    <w:rsid w:val="00035A57"/>
    <w:rsid w:val="00035E0A"/>
    <w:rsid w:val="00037728"/>
    <w:rsid w:val="000416C4"/>
    <w:rsid w:val="000419AA"/>
    <w:rsid w:val="00042200"/>
    <w:rsid w:val="00042A2C"/>
    <w:rsid w:val="00045865"/>
    <w:rsid w:val="00045952"/>
    <w:rsid w:val="00045B2B"/>
    <w:rsid w:val="0005262B"/>
    <w:rsid w:val="00054722"/>
    <w:rsid w:val="00055A1D"/>
    <w:rsid w:val="00056649"/>
    <w:rsid w:val="000606E3"/>
    <w:rsid w:val="00061BFC"/>
    <w:rsid w:val="00064DF8"/>
    <w:rsid w:val="00066ACD"/>
    <w:rsid w:val="00067D5D"/>
    <w:rsid w:val="00070971"/>
    <w:rsid w:val="00073B27"/>
    <w:rsid w:val="000765B5"/>
    <w:rsid w:val="00083714"/>
    <w:rsid w:val="00083D48"/>
    <w:rsid w:val="00091439"/>
    <w:rsid w:val="000914A1"/>
    <w:rsid w:val="00091E12"/>
    <w:rsid w:val="00095D89"/>
    <w:rsid w:val="000A00CB"/>
    <w:rsid w:val="000A08A0"/>
    <w:rsid w:val="000A27AB"/>
    <w:rsid w:val="000A2BAE"/>
    <w:rsid w:val="000A4DA7"/>
    <w:rsid w:val="000A7441"/>
    <w:rsid w:val="000B06EF"/>
    <w:rsid w:val="000B1FB3"/>
    <w:rsid w:val="000B5D06"/>
    <w:rsid w:val="000B5D97"/>
    <w:rsid w:val="000B6A43"/>
    <w:rsid w:val="000B738B"/>
    <w:rsid w:val="000C0E1C"/>
    <w:rsid w:val="000C46FB"/>
    <w:rsid w:val="000C6835"/>
    <w:rsid w:val="000C7448"/>
    <w:rsid w:val="000D4699"/>
    <w:rsid w:val="000D7967"/>
    <w:rsid w:val="000E220E"/>
    <w:rsid w:val="000E22D5"/>
    <w:rsid w:val="000E3774"/>
    <w:rsid w:val="000E3800"/>
    <w:rsid w:val="000E4033"/>
    <w:rsid w:val="000E5722"/>
    <w:rsid w:val="000E5E95"/>
    <w:rsid w:val="000E6BBF"/>
    <w:rsid w:val="000E7F8E"/>
    <w:rsid w:val="000F3F14"/>
    <w:rsid w:val="000F5E25"/>
    <w:rsid w:val="000F7964"/>
    <w:rsid w:val="00100197"/>
    <w:rsid w:val="001012B1"/>
    <w:rsid w:val="00103CC8"/>
    <w:rsid w:val="00110EE5"/>
    <w:rsid w:val="00115873"/>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6D58"/>
    <w:rsid w:val="00157329"/>
    <w:rsid w:val="00157B4D"/>
    <w:rsid w:val="00164432"/>
    <w:rsid w:val="00164938"/>
    <w:rsid w:val="00165B64"/>
    <w:rsid w:val="00165D1E"/>
    <w:rsid w:val="001718AC"/>
    <w:rsid w:val="00172FDB"/>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5354"/>
    <w:rsid w:val="001C601D"/>
    <w:rsid w:val="001C745F"/>
    <w:rsid w:val="001D0EF1"/>
    <w:rsid w:val="001D12FA"/>
    <w:rsid w:val="001D3063"/>
    <w:rsid w:val="001D4F48"/>
    <w:rsid w:val="001D5C9D"/>
    <w:rsid w:val="001D7121"/>
    <w:rsid w:val="001E18A4"/>
    <w:rsid w:val="001E24AD"/>
    <w:rsid w:val="001E3B32"/>
    <w:rsid w:val="001E5DB9"/>
    <w:rsid w:val="001E5F2F"/>
    <w:rsid w:val="001E6CF3"/>
    <w:rsid w:val="001E7DBF"/>
    <w:rsid w:val="001F09D0"/>
    <w:rsid w:val="001F1BB4"/>
    <w:rsid w:val="001F240B"/>
    <w:rsid w:val="001F3AF0"/>
    <w:rsid w:val="001F5C74"/>
    <w:rsid w:val="00200A68"/>
    <w:rsid w:val="00201F52"/>
    <w:rsid w:val="00207E44"/>
    <w:rsid w:val="00210C0B"/>
    <w:rsid w:val="00213C93"/>
    <w:rsid w:val="002143EF"/>
    <w:rsid w:val="00214852"/>
    <w:rsid w:val="00216893"/>
    <w:rsid w:val="00217ADA"/>
    <w:rsid w:val="002206F1"/>
    <w:rsid w:val="002216D5"/>
    <w:rsid w:val="00221B73"/>
    <w:rsid w:val="00223676"/>
    <w:rsid w:val="0022440B"/>
    <w:rsid w:val="0022507A"/>
    <w:rsid w:val="002267BD"/>
    <w:rsid w:val="00226BBF"/>
    <w:rsid w:val="00226EE1"/>
    <w:rsid w:val="0023149E"/>
    <w:rsid w:val="002324E4"/>
    <w:rsid w:val="0024009B"/>
    <w:rsid w:val="00244ECC"/>
    <w:rsid w:val="0025360F"/>
    <w:rsid w:val="002617F8"/>
    <w:rsid w:val="0026379E"/>
    <w:rsid w:val="00264580"/>
    <w:rsid w:val="00266626"/>
    <w:rsid w:val="002707EA"/>
    <w:rsid w:val="00270C06"/>
    <w:rsid w:val="00271D47"/>
    <w:rsid w:val="00273F10"/>
    <w:rsid w:val="0027406C"/>
    <w:rsid w:val="00274DD1"/>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D435C"/>
    <w:rsid w:val="002E4026"/>
    <w:rsid w:val="002E53B7"/>
    <w:rsid w:val="002E7CD5"/>
    <w:rsid w:val="002F0036"/>
    <w:rsid w:val="002F276E"/>
    <w:rsid w:val="002F325A"/>
    <w:rsid w:val="002F4572"/>
    <w:rsid w:val="003018A1"/>
    <w:rsid w:val="00301F2D"/>
    <w:rsid w:val="00303ADB"/>
    <w:rsid w:val="00305678"/>
    <w:rsid w:val="00305C04"/>
    <w:rsid w:val="0031184F"/>
    <w:rsid w:val="00312E74"/>
    <w:rsid w:val="00312F12"/>
    <w:rsid w:val="0031628F"/>
    <w:rsid w:val="00317166"/>
    <w:rsid w:val="00317615"/>
    <w:rsid w:val="003178B1"/>
    <w:rsid w:val="00317B23"/>
    <w:rsid w:val="00320EFD"/>
    <w:rsid w:val="00321066"/>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816"/>
    <w:rsid w:val="00354A74"/>
    <w:rsid w:val="0035619E"/>
    <w:rsid w:val="00356AFB"/>
    <w:rsid w:val="00356D99"/>
    <w:rsid w:val="00357713"/>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046F"/>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070"/>
    <w:rsid w:val="004238D4"/>
    <w:rsid w:val="0042400C"/>
    <w:rsid w:val="00424361"/>
    <w:rsid w:val="004246D2"/>
    <w:rsid w:val="00424911"/>
    <w:rsid w:val="004253C9"/>
    <w:rsid w:val="00430F79"/>
    <w:rsid w:val="0043109D"/>
    <w:rsid w:val="00432469"/>
    <w:rsid w:val="0043625D"/>
    <w:rsid w:val="00437249"/>
    <w:rsid w:val="00437494"/>
    <w:rsid w:val="004376E2"/>
    <w:rsid w:val="00440876"/>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52B9"/>
    <w:rsid w:val="0047735F"/>
    <w:rsid w:val="00477B61"/>
    <w:rsid w:val="00481767"/>
    <w:rsid w:val="0048192C"/>
    <w:rsid w:val="00482392"/>
    <w:rsid w:val="0048293D"/>
    <w:rsid w:val="00484217"/>
    <w:rsid w:val="00486ABB"/>
    <w:rsid w:val="00487067"/>
    <w:rsid w:val="004902EE"/>
    <w:rsid w:val="0049299F"/>
    <w:rsid w:val="00494BE3"/>
    <w:rsid w:val="0049528C"/>
    <w:rsid w:val="004961D0"/>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0A"/>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54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A4FD1"/>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1A8A"/>
    <w:rsid w:val="005E3732"/>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25F60"/>
    <w:rsid w:val="00627F0B"/>
    <w:rsid w:val="0063207F"/>
    <w:rsid w:val="00632E4E"/>
    <w:rsid w:val="0063558A"/>
    <w:rsid w:val="00636D59"/>
    <w:rsid w:val="00640016"/>
    <w:rsid w:val="0064269D"/>
    <w:rsid w:val="00646F3D"/>
    <w:rsid w:val="00647129"/>
    <w:rsid w:val="00651890"/>
    <w:rsid w:val="00652ED6"/>
    <w:rsid w:val="006541DB"/>
    <w:rsid w:val="006559E7"/>
    <w:rsid w:val="006625BC"/>
    <w:rsid w:val="00662A39"/>
    <w:rsid w:val="0066536E"/>
    <w:rsid w:val="00665457"/>
    <w:rsid w:val="00665F67"/>
    <w:rsid w:val="0066620C"/>
    <w:rsid w:val="00666848"/>
    <w:rsid w:val="0066694D"/>
    <w:rsid w:val="00667A78"/>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3C8F"/>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0F0A"/>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36B7"/>
    <w:rsid w:val="00706269"/>
    <w:rsid w:val="00706EB5"/>
    <w:rsid w:val="00707F5A"/>
    <w:rsid w:val="007109C4"/>
    <w:rsid w:val="00711BA8"/>
    <w:rsid w:val="00711DD9"/>
    <w:rsid w:val="007147F7"/>
    <w:rsid w:val="00721E17"/>
    <w:rsid w:val="007240E0"/>
    <w:rsid w:val="00725FB0"/>
    <w:rsid w:val="0072774F"/>
    <w:rsid w:val="00730561"/>
    <w:rsid w:val="00730C0D"/>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1CF6"/>
    <w:rsid w:val="00793F11"/>
    <w:rsid w:val="00795A1B"/>
    <w:rsid w:val="00797112"/>
    <w:rsid w:val="007A21DF"/>
    <w:rsid w:val="007A4431"/>
    <w:rsid w:val="007A558F"/>
    <w:rsid w:val="007A7A34"/>
    <w:rsid w:val="007B2247"/>
    <w:rsid w:val="007B3301"/>
    <w:rsid w:val="007B70C0"/>
    <w:rsid w:val="007C1BB5"/>
    <w:rsid w:val="007C463B"/>
    <w:rsid w:val="007C4B95"/>
    <w:rsid w:val="007C6AFD"/>
    <w:rsid w:val="007D0007"/>
    <w:rsid w:val="007D0F91"/>
    <w:rsid w:val="007D1D77"/>
    <w:rsid w:val="007D4625"/>
    <w:rsid w:val="007D54E1"/>
    <w:rsid w:val="007D58C8"/>
    <w:rsid w:val="007D5D60"/>
    <w:rsid w:val="007D658C"/>
    <w:rsid w:val="007D67FF"/>
    <w:rsid w:val="007E0719"/>
    <w:rsid w:val="007E07D9"/>
    <w:rsid w:val="007E0C3B"/>
    <w:rsid w:val="007E363F"/>
    <w:rsid w:val="007E7A54"/>
    <w:rsid w:val="007F0812"/>
    <w:rsid w:val="007F12FF"/>
    <w:rsid w:val="007F359B"/>
    <w:rsid w:val="007F4415"/>
    <w:rsid w:val="007F46D6"/>
    <w:rsid w:val="007F4CD7"/>
    <w:rsid w:val="007F6789"/>
    <w:rsid w:val="007F79D1"/>
    <w:rsid w:val="0080166B"/>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5C0D"/>
    <w:rsid w:val="00867DE8"/>
    <w:rsid w:val="00870645"/>
    <w:rsid w:val="00870AB8"/>
    <w:rsid w:val="008716B7"/>
    <w:rsid w:val="008727C8"/>
    <w:rsid w:val="008734E2"/>
    <w:rsid w:val="00876CC6"/>
    <w:rsid w:val="00876FDA"/>
    <w:rsid w:val="00877D8D"/>
    <w:rsid w:val="00880796"/>
    <w:rsid w:val="008853F0"/>
    <w:rsid w:val="008856CA"/>
    <w:rsid w:val="00890AFE"/>
    <w:rsid w:val="00896082"/>
    <w:rsid w:val="00897209"/>
    <w:rsid w:val="008A0280"/>
    <w:rsid w:val="008A0B97"/>
    <w:rsid w:val="008A0ED9"/>
    <w:rsid w:val="008A19B5"/>
    <w:rsid w:val="008A1F36"/>
    <w:rsid w:val="008A790D"/>
    <w:rsid w:val="008A7979"/>
    <w:rsid w:val="008B00FA"/>
    <w:rsid w:val="008B06C8"/>
    <w:rsid w:val="008B1BCB"/>
    <w:rsid w:val="008B28A7"/>
    <w:rsid w:val="008B47C5"/>
    <w:rsid w:val="008B4A07"/>
    <w:rsid w:val="008B4FBE"/>
    <w:rsid w:val="008B5818"/>
    <w:rsid w:val="008B7D8C"/>
    <w:rsid w:val="008C0ED8"/>
    <w:rsid w:val="008C1DCF"/>
    <w:rsid w:val="008C4DC8"/>
    <w:rsid w:val="008C7773"/>
    <w:rsid w:val="008C77E9"/>
    <w:rsid w:val="008D1056"/>
    <w:rsid w:val="008D2D27"/>
    <w:rsid w:val="008D31E7"/>
    <w:rsid w:val="008D6AA0"/>
    <w:rsid w:val="008E15FD"/>
    <w:rsid w:val="008E2606"/>
    <w:rsid w:val="008E5AB8"/>
    <w:rsid w:val="008E6F42"/>
    <w:rsid w:val="008E763B"/>
    <w:rsid w:val="008F13A6"/>
    <w:rsid w:val="008F349A"/>
    <w:rsid w:val="008F3DF7"/>
    <w:rsid w:val="008F6738"/>
    <w:rsid w:val="008F7F29"/>
    <w:rsid w:val="0090010A"/>
    <w:rsid w:val="0090352E"/>
    <w:rsid w:val="00907F5F"/>
    <w:rsid w:val="0091210C"/>
    <w:rsid w:val="009123FF"/>
    <w:rsid w:val="00921E00"/>
    <w:rsid w:val="0092285F"/>
    <w:rsid w:val="00922AB8"/>
    <w:rsid w:val="009273C5"/>
    <w:rsid w:val="00927474"/>
    <w:rsid w:val="00927B0F"/>
    <w:rsid w:val="00927D7F"/>
    <w:rsid w:val="00932A81"/>
    <w:rsid w:val="00932CC4"/>
    <w:rsid w:val="009330D7"/>
    <w:rsid w:val="009458D8"/>
    <w:rsid w:val="009464BD"/>
    <w:rsid w:val="00956CC8"/>
    <w:rsid w:val="009658C2"/>
    <w:rsid w:val="0096592C"/>
    <w:rsid w:val="0096657C"/>
    <w:rsid w:val="00970179"/>
    <w:rsid w:val="009701E0"/>
    <w:rsid w:val="00971F38"/>
    <w:rsid w:val="00973ACD"/>
    <w:rsid w:val="00974FC6"/>
    <w:rsid w:val="0097530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0F9"/>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0EB4"/>
    <w:rsid w:val="009D127D"/>
    <w:rsid w:val="009D1DE3"/>
    <w:rsid w:val="009D3230"/>
    <w:rsid w:val="009D4AFC"/>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76F87"/>
    <w:rsid w:val="00A804E6"/>
    <w:rsid w:val="00A8243B"/>
    <w:rsid w:val="00A8513E"/>
    <w:rsid w:val="00A900D0"/>
    <w:rsid w:val="00A908C4"/>
    <w:rsid w:val="00A911EA"/>
    <w:rsid w:val="00A92BD8"/>
    <w:rsid w:val="00A93F13"/>
    <w:rsid w:val="00AA3443"/>
    <w:rsid w:val="00AA49CE"/>
    <w:rsid w:val="00AA7C9B"/>
    <w:rsid w:val="00AB42AA"/>
    <w:rsid w:val="00AB4C26"/>
    <w:rsid w:val="00AB50F5"/>
    <w:rsid w:val="00AC09E4"/>
    <w:rsid w:val="00AC250E"/>
    <w:rsid w:val="00AC404F"/>
    <w:rsid w:val="00AC42AF"/>
    <w:rsid w:val="00AC5E12"/>
    <w:rsid w:val="00AC616B"/>
    <w:rsid w:val="00AC7F8E"/>
    <w:rsid w:val="00AD1B12"/>
    <w:rsid w:val="00AD5A3D"/>
    <w:rsid w:val="00AD7EFB"/>
    <w:rsid w:val="00AE081D"/>
    <w:rsid w:val="00AE1E3F"/>
    <w:rsid w:val="00AE3628"/>
    <w:rsid w:val="00AE485D"/>
    <w:rsid w:val="00AE5C11"/>
    <w:rsid w:val="00AE5D3A"/>
    <w:rsid w:val="00AE7C7D"/>
    <w:rsid w:val="00AF06CF"/>
    <w:rsid w:val="00AF12FA"/>
    <w:rsid w:val="00AF3CD1"/>
    <w:rsid w:val="00AF6F6A"/>
    <w:rsid w:val="00B01F5E"/>
    <w:rsid w:val="00B02B9C"/>
    <w:rsid w:val="00B049B4"/>
    <w:rsid w:val="00B05445"/>
    <w:rsid w:val="00B11565"/>
    <w:rsid w:val="00B13132"/>
    <w:rsid w:val="00B14203"/>
    <w:rsid w:val="00B16897"/>
    <w:rsid w:val="00B20469"/>
    <w:rsid w:val="00B20793"/>
    <w:rsid w:val="00B2141F"/>
    <w:rsid w:val="00B23AC7"/>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76A22"/>
    <w:rsid w:val="00B80324"/>
    <w:rsid w:val="00B811A3"/>
    <w:rsid w:val="00B81B15"/>
    <w:rsid w:val="00B825AD"/>
    <w:rsid w:val="00B85D1C"/>
    <w:rsid w:val="00B92671"/>
    <w:rsid w:val="00B92E80"/>
    <w:rsid w:val="00B934C3"/>
    <w:rsid w:val="00B94ECF"/>
    <w:rsid w:val="00B95899"/>
    <w:rsid w:val="00B96442"/>
    <w:rsid w:val="00B9729B"/>
    <w:rsid w:val="00BA0E26"/>
    <w:rsid w:val="00BA3782"/>
    <w:rsid w:val="00BA4C23"/>
    <w:rsid w:val="00BA513F"/>
    <w:rsid w:val="00BA68E2"/>
    <w:rsid w:val="00BB1555"/>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E57E5"/>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3D4F"/>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B5327"/>
    <w:rsid w:val="00CB5950"/>
    <w:rsid w:val="00CC0FDD"/>
    <w:rsid w:val="00CC13EE"/>
    <w:rsid w:val="00CC503E"/>
    <w:rsid w:val="00CC60A6"/>
    <w:rsid w:val="00CD086D"/>
    <w:rsid w:val="00CD3082"/>
    <w:rsid w:val="00CD48EB"/>
    <w:rsid w:val="00CD4A78"/>
    <w:rsid w:val="00CD500C"/>
    <w:rsid w:val="00CE23B5"/>
    <w:rsid w:val="00CE39BF"/>
    <w:rsid w:val="00CE52D0"/>
    <w:rsid w:val="00CE713C"/>
    <w:rsid w:val="00CF147D"/>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09A4"/>
    <w:rsid w:val="00D32380"/>
    <w:rsid w:val="00D36465"/>
    <w:rsid w:val="00D427C6"/>
    <w:rsid w:val="00D4542A"/>
    <w:rsid w:val="00D47A29"/>
    <w:rsid w:val="00D50CD6"/>
    <w:rsid w:val="00D53A83"/>
    <w:rsid w:val="00D53FBB"/>
    <w:rsid w:val="00D56258"/>
    <w:rsid w:val="00D562A6"/>
    <w:rsid w:val="00D63CEE"/>
    <w:rsid w:val="00D67A70"/>
    <w:rsid w:val="00D70635"/>
    <w:rsid w:val="00D75570"/>
    <w:rsid w:val="00D76A71"/>
    <w:rsid w:val="00D76FB8"/>
    <w:rsid w:val="00D82683"/>
    <w:rsid w:val="00D83F5D"/>
    <w:rsid w:val="00D84D72"/>
    <w:rsid w:val="00D86E79"/>
    <w:rsid w:val="00D90BEA"/>
    <w:rsid w:val="00D920A9"/>
    <w:rsid w:val="00D92177"/>
    <w:rsid w:val="00D93749"/>
    <w:rsid w:val="00D952F1"/>
    <w:rsid w:val="00D96C73"/>
    <w:rsid w:val="00D97D02"/>
    <w:rsid w:val="00DA521E"/>
    <w:rsid w:val="00DB5D0C"/>
    <w:rsid w:val="00DC1B1A"/>
    <w:rsid w:val="00DC3308"/>
    <w:rsid w:val="00DC3A3E"/>
    <w:rsid w:val="00DC6A24"/>
    <w:rsid w:val="00DC6B56"/>
    <w:rsid w:val="00DC7559"/>
    <w:rsid w:val="00DD0172"/>
    <w:rsid w:val="00DD1F76"/>
    <w:rsid w:val="00DD7096"/>
    <w:rsid w:val="00DE0197"/>
    <w:rsid w:val="00DE041C"/>
    <w:rsid w:val="00DE1AE1"/>
    <w:rsid w:val="00DE1FCE"/>
    <w:rsid w:val="00DE270F"/>
    <w:rsid w:val="00DE35B1"/>
    <w:rsid w:val="00DE5C52"/>
    <w:rsid w:val="00DE5D7C"/>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25D61"/>
    <w:rsid w:val="00E320FA"/>
    <w:rsid w:val="00E3310C"/>
    <w:rsid w:val="00E33261"/>
    <w:rsid w:val="00E335DD"/>
    <w:rsid w:val="00E33718"/>
    <w:rsid w:val="00E33A16"/>
    <w:rsid w:val="00E4031B"/>
    <w:rsid w:val="00E41DDE"/>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76067"/>
    <w:rsid w:val="00E81EE7"/>
    <w:rsid w:val="00E822ED"/>
    <w:rsid w:val="00E86DBF"/>
    <w:rsid w:val="00E90573"/>
    <w:rsid w:val="00E90641"/>
    <w:rsid w:val="00E92241"/>
    <w:rsid w:val="00E93A9E"/>
    <w:rsid w:val="00E96B03"/>
    <w:rsid w:val="00E976B7"/>
    <w:rsid w:val="00E97E71"/>
    <w:rsid w:val="00EA0067"/>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B5"/>
    <w:rsid w:val="00EE5AF1"/>
    <w:rsid w:val="00EE758D"/>
    <w:rsid w:val="00EF03A1"/>
    <w:rsid w:val="00EF22C9"/>
    <w:rsid w:val="00EF2372"/>
    <w:rsid w:val="00EF2B96"/>
    <w:rsid w:val="00EF6824"/>
    <w:rsid w:val="00EF7428"/>
    <w:rsid w:val="00EF7F52"/>
    <w:rsid w:val="00EF7F89"/>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3E60"/>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82C"/>
    <w:rsid w:val="00F52E79"/>
    <w:rsid w:val="00F531D1"/>
    <w:rsid w:val="00F5491B"/>
    <w:rsid w:val="00F56CE5"/>
    <w:rsid w:val="00F57272"/>
    <w:rsid w:val="00F60591"/>
    <w:rsid w:val="00F60594"/>
    <w:rsid w:val="00F6091D"/>
    <w:rsid w:val="00F63B0C"/>
    <w:rsid w:val="00F64CCB"/>
    <w:rsid w:val="00F65852"/>
    <w:rsid w:val="00F6769D"/>
    <w:rsid w:val="00F679E5"/>
    <w:rsid w:val="00F700A5"/>
    <w:rsid w:val="00F70747"/>
    <w:rsid w:val="00F71969"/>
    <w:rsid w:val="00F723CC"/>
    <w:rsid w:val="00F76808"/>
    <w:rsid w:val="00F76A40"/>
    <w:rsid w:val="00F81B93"/>
    <w:rsid w:val="00F8383E"/>
    <w:rsid w:val="00F847A3"/>
    <w:rsid w:val="00F85121"/>
    <w:rsid w:val="00F851E2"/>
    <w:rsid w:val="00F86819"/>
    <w:rsid w:val="00F870EF"/>
    <w:rsid w:val="00F9175E"/>
    <w:rsid w:val="00F91F41"/>
    <w:rsid w:val="00F926E8"/>
    <w:rsid w:val="00F9668C"/>
    <w:rsid w:val="00F977D6"/>
    <w:rsid w:val="00F97C7E"/>
    <w:rsid w:val="00FA0098"/>
    <w:rsid w:val="00FA0EEB"/>
    <w:rsid w:val="00FA0F96"/>
    <w:rsid w:val="00FA1A6B"/>
    <w:rsid w:val="00FA1BBB"/>
    <w:rsid w:val="00FA38AA"/>
    <w:rsid w:val="00FA7A04"/>
    <w:rsid w:val="00FB1BB5"/>
    <w:rsid w:val="00FB20D2"/>
    <w:rsid w:val="00FB3864"/>
    <w:rsid w:val="00FB3B32"/>
    <w:rsid w:val="00FB668B"/>
    <w:rsid w:val="00FC2F56"/>
    <w:rsid w:val="00FC3D4F"/>
    <w:rsid w:val="00FC45B4"/>
    <w:rsid w:val="00FC67E8"/>
    <w:rsid w:val="00FC6F8D"/>
    <w:rsid w:val="00FC7367"/>
    <w:rsid w:val="00FD0044"/>
    <w:rsid w:val="00FD0A77"/>
    <w:rsid w:val="00FD4AFE"/>
    <w:rsid w:val="00FD5318"/>
    <w:rsid w:val="00FD64D6"/>
    <w:rsid w:val="00FD7AFF"/>
    <w:rsid w:val="00FE11CA"/>
    <w:rsid w:val="00FE1F5C"/>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100488514">
      <w:bodyDiv w:val="1"/>
      <w:marLeft w:val="0"/>
      <w:marRight w:val="0"/>
      <w:marTop w:val="0"/>
      <w:marBottom w:val="0"/>
      <w:divBdr>
        <w:top w:val="none" w:sz="0" w:space="0" w:color="auto"/>
        <w:left w:val="none" w:sz="0" w:space="0" w:color="auto"/>
        <w:bottom w:val="none" w:sz="0" w:space="0" w:color="auto"/>
        <w:right w:val="none" w:sz="0" w:space="0" w:color="auto"/>
      </w:divBdr>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645891247">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header" Target="header7.xml"/><Relationship Id="rId64" Type="http://schemas.openxmlformats.org/officeDocument/2006/relationships/header" Target="header8.xml"/><Relationship Id="rId65" Type="http://schemas.openxmlformats.org/officeDocument/2006/relationships/footer" Target="footer16.xml"/><Relationship Id="rId66" Type="http://schemas.openxmlformats.org/officeDocument/2006/relationships/header" Target="header9.xml"/><Relationship Id="rId67" Type="http://schemas.openxmlformats.org/officeDocument/2006/relationships/footer" Target="footer17.xml"/><Relationship Id="rId68" Type="http://schemas.openxmlformats.org/officeDocument/2006/relationships/fontTable" Target="fontTable.xml"/><Relationship Id="rId69" Type="http://schemas.microsoft.com/office/2011/relationships/people" Target="people.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tiff"/><Relationship Id="rId59" Type="http://schemas.openxmlformats.org/officeDocument/2006/relationships/image" Target="media/image28.tiff"/><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70" Type="http://schemas.openxmlformats.org/officeDocument/2006/relationships/theme" Target="theme/theme1.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image" Target="media/image29.tiff"/><Relationship Id="rId61" Type="http://schemas.openxmlformats.org/officeDocument/2006/relationships/image" Target="media/image30.tiff"/><Relationship Id="rId62" Type="http://schemas.openxmlformats.org/officeDocument/2006/relationships/image" Target="media/image31.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56E67D-FB0F-3841-97B1-80B8BA47E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TotalTime>
  <Pages>89</Pages>
  <Words>26798</Words>
  <Characters>147395</Characters>
  <Application>Microsoft Macintosh Word</Application>
  <DocSecurity>0</DocSecurity>
  <Lines>1228</Lines>
  <Paragraphs>3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Pablo Blanco Peris</cp:lastModifiedBy>
  <cp:revision>240</cp:revision>
  <cp:lastPrinted>2016-09-12T14:06:00Z</cp:lastPrinted>
  <dcterms:created xsi:type="dcterms:W3CDTF">2017-03-14T16:11:00Z</dcterms:created>
  <dcterms:modified xsi:type="dcterms:W3CDTF">2017-06-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1mvSm84L"/&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